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31C6B" w:rsidRPr="000C0CAF" w:rsidRDefault="00532CDB" w:rsidP="000C0CAF">
      <w:pPr>
        <w:autoSpaceDE w:val="0"/>
        <w:autoSpaceDN w:val="0"/>
        <w:adjustRightInd w:val="0"/>
        <w:spacing w:after="0" w:line="240" w:lineRule="auto"/>
        <w:jc w:val="both"/>
        <w:rPr>
          <w:rFonts w:ascii="PvkbpcMmxdkfTimes-Roman" w:hAnsi="PvkbpcMmxdkfTimes-Roman" w:cs="PvkbpcMmxdkfTimes-Roman"/>
          <w:b/>
          <w:color w:val="000000"/>
          <w:sz w:val="24"/>
          <w:szCs w:val="24"/>
        </w:rPr>
      </w:pPr>
      <w:r>
        <w:rPr>
          <w:rFonts w:ascii="PvkbpcMmxdkfTimes-Roman" w:hAnsi="PvkbpcMmxdkfTimes-Roman" w:cs="PvkbpcMmxdkfTimes-Roman"/>
          <w:b/>
          <w:color w:val="000000"/>
          <w:sz w:val="24"/>
          <w:szCs w:val="24"/>
        </w:rPr>
        <w:fldChar w:fldCharType="begin" w:fldLock="1"/>
      </w:r>
      <w:r>
        <w:rPr>
          <w:rFonts w:ascii="PvkbpcMmxdkfTimes-Roman" w:hAnsi="PvkbpcMmxdkfTimes-Roman" w:cs="PvkbpcMmxdkfTimes-Roman"/>
          <w:b/>
          <w:color w:val="000000"/>
          <w:sz w:val="24"/>
          <w:szCs w:val="24"/>
        </w:rPr>
        <w:instrText>ADDIN CSL_CITATION {"citationItems":[{"id":"ITEM-1","itemData":{"DOI":"10.1007/978-3-658-13685-7","ISBN":"978-3-658-13684-0","abstract":"Vorwort; Inhaltsverzeichnis; Abkürzungsverzeichnis; 1 App4U -- Die Welt der mobilen Applikationen; 1.1 Apps, eine Erfolgsgeschichte im B2C; 1.2 Erfolg durch Apps im B2B?; 1.3 App4U -- Ein Leitfaden für die App-Entwicklung; Literatur; 2 Auf dem Weg zur optimalen mobilen Anwendung; 2.1 Beweggründe und Anwendungsbereiche mobiler Applikationen; 2.2 Orientierungsrahmen für die Entwicklung mobiler Anwendungen; 2.2.1 Ausprägungen der B2B- und B2C-Märkte; 2.2.2 Vorgehen bei der Auswahl und Einführung mobiler Applikationen; 2.2.2.1 Durchführung einer Marktanalyse im B2B- und B2C-Markt. 2.2.2.2 Make-or-Buy-Entscheidung2.2.2.3 Auswahl mobiler Betriebssysteme; Literatur; 3 Strategien und Geschäftsmodelle für mobile Applikationen; 3.1 Die Generierung einer Strategie für mobile Applikationen; 3.1.1 Strategiefindung; 3.1.2 Strategiedefinition; 3.1.3 Strategieumsetzung; 3.2 B2C und B2B Geschäftsmodelle für mobile Applikationen; 3.2.1 B2C Geschäftsmodelle; 3.2.2 B2B Geschäftsmodelle; Literatur; 4 Der professionelle Einstieg in/ ie erfolgreiche App-Entwicklung; 4.1 Softwareentwicklung und Softwarebegriff; 4.2 Mobile Endgeräte; 4.2.1 Typologisierung mobiler Endgeräte. 4.2.2 Mobile Betriebssysteme für Smartphones und Tablet-PCs4.2.3 Spezifische Eigenschaften mobiler Endgeräte; 4.3 Mobile Applikationen; 4.3.1 Einordnung und Begriffsbestimmung; 4.3.2 Applikationstypen und Entwicklungsstrategien; 4.4 Instrumente und Werkzeuge der mobilen Anwendungsentwicklung; 4.4.1 Programmiersprachen zur mobilen Applikationsentwicklung; 4.4.1.1 Java zur Entwicklung von Android-Applikationen; 4.4.1.2 C♯ zur Entwicklung von Windows-Phone-Applikationen; 4.4.1.3 Objective-C zur Entwicklung von iOS-Applikationen; 4.4.1.4 HTML 5 zur Entwicklung webbasierter Applikationen. 4.4.2 Entwicklungsumgebungen für mobile Applikationen4.4.2.1 Entwicklungsumgebungen für Android basierte Applikationen; 4.4.2.2 Entwicklungsumgebungen für iOS basierte Applikationen; 4.4.2.3 Entwicklungsumgebungen für Windows Phone basierte Applikationen; Literatur; 5 Mit Struktur und Methode in/ ie projektindividuelle App-Entwicklung; 5.1 Der Einsatz des Software Engineering in/ er mobilen Anwendungsentwicklung; 5.2 Vorgehens- und Entwicklungsmodelle; 5.2.1 Klassische Vorgehensmodelle; 5.2.2 Moderne Vorgehensmodelle; 5.2.3 Agile Vorgehensmodelle. 5.2.4 Life-Cycle-Management mobiler Applikationen5.3 Markt- und Problemanalyse; 5.3.1 Markt- und kundenbezogene Entwicklung mobiler Anwendungen; 5.3.2 Problemana…","author":[{"dropping-particle":"","family":"Aichele","given":"Christian","non-dropping-particle":"","parse-names":false,"suffix":""},{"dropping-particle":"","family":"Schönberger","given":"Marius","non-dropping-particle":"","parse-names":false,"suffix":""}],"container-title":"App-Entwicklung – effizient und erfolgreich. Eine kompakte Darstellung von Konzepten, Methoden und Werkzeugen","id":"ITEM-1","issued":{"date-parts":[["2016"]]},"number-of-pages":"47-76","title":"Der professionelle Einstieg in die erfolgreiche App-Entwicklung","type":"book"},"uris":["http://www.mendeley.com/documents/?uuid=d898f5a7-879e-4915-b97a-95d26c79a2d2"]}],"mendeley":{"formattedCitation":"(Aichele &amp; Schönberger, 2016)","plainTextFormattedCitation":"(Aichele &amp; Schönberger, 2016)","previouslyFormattedCitation":"(Aichele &amp; Schönberger, 2016)"},"properties":{"noteIndex":0},"schema":"https://github.com/citation-style-language/schema/raw/master/csl-citation.json"}</w:instrText>
      </w:r>
      <w:r>
        <w:rPr>
          <w:rFonts w:ascii="PvkbpcMmxdkfTimes-Roman" w:hAnsi="PvkbpcMmxdkfTimes-Roman" w:cs="PvkbpcMmxdkfTimes-Roman"/>
          <w:b/>
          <w:color w:val="000000"/>
          <w:sz w:val="24"/>
          <w:szCs w:val="24"/>
        </w:rPr>
        <w:fldChar w:fldCharType="separate"/>
      </w:r>
      <w:r w:rsidRPr="00532CDB">
        <w:rPr>
          <w:rFonts w:ascii="PvkbpcMmxdkfTimes-Roman" w:hAnsi="PvkbpcMmxdkfTimes-Roman" w:cs="PvkbpcMmxdkfTimes-Roman"/>
          <w:noProof/>
          <w:color w:val="000000"/>
          <w:sz w:val="24"/>
          <w:szCs w:val="24"/>
        </w:rPr>
        <w:t>(Aichele &amp; Schönberger, 2016)</w:t>
      </w:r>
      <w:r>
        <w:rPr>
          <w:rFonts w:ascii="PvkbpcMmxdkfTimes-Roman" w:hAnsi="PvkbpcMmxdkfTimes-Roman" w:cs="PvkbpcMmxdkfTimes-Roman"/>
          <w:b/>
          <w:color w:val="000000"/>
          <w:sz w:val="24"/>
          <w:szCs w:val="24"/>
        </w:rPr>
        <w:fldChar w:fldCharType="end"/>
      </w:r>
      <w:r w:rsidR="00331C6B" w:rsidRPr="000C0CAF">
        <w:rPr>
          <w:rFonts w:ascii="PvkbpcMmxdkfTimes-Roman" w:hAnsi="PvkbpcMmxdkfTimes-Roman" w:cs="PvkbpcMmxdkfTimes-Roman"/>
          <w:b/>
          <w:color w:val="000000"/>
          <w:sz w:val="24"/>
          <w:szCs w:val="24"/>
        </w:rPr>
        <w:t xml:space="preserve"> </w:t>
      </w:r>
    </w:p>
    <w:p w:rsidR="00935C7A" w:rsidRDefault="00935C7A" w:rsidP="000C0CAF">
      <w:pPr>
        <w:autoSpaceDE w:val="0"/>
        <w:autoSpaceDN w:val="0"/>
        <w:adjustRightInd w:val="0"/>
        <w:spacing w:after="0" w:line="240" w:lineRule="auto"/>
        <w:jc w:val="both"/>
        <w:rPr>
          <w:rFonts w:ascii="TcdlnxFbbjrcTimes-Roman" w:hAnsi="TcdlnxFbbjrcTimes-Roman" w:cs="TcdlnxFbbjrcTimes-Roman"/>
          <w:color w:val="000000"/>
          <w:sz w:val="24"/>
          <w:szCs w:val="24"/>
        </w:rPr>
      </w:pPr>
    </w:p>
    <w:p w:rsidR="00AC35AC" w:rsidRDefault="00AC35AC" w:rsidP="000C0CAF">
      <w:pPr>
        <w:autoSpaceDE w:val="0"/>
        <w:autoSpaceDN w:val="0"/>
        <w:adjustRightInd w:val="0"/>
        <w:spacing w:after="0" w:line="240" w:lineRule="auto"/>
        <w:jc w:val="both"/>
        <w:rPr>
          <w:rFonts w:ascii="TcdlnxFbbjrcTimes-Roman" w:hAnsi="TcdlnxFbbjrcTimes-Roman" w:cs="TcdlnxFbbjrcTimes-Roman"/>
          <w:color w:val="000000"/>
          <w:sz w:val="24"/>
          <w:szCs w:val="24"/>
        </w:rPr>
      </w:pPr>
    </w:p>
    <w:p w:rsidR="00331C6B" w:rsidRPr="00161E9C" w:rsidRDefault="00161E9C" w:rsidP="000C0CAF">
      <w:pPr>
        <w:autoSpaceDE w:val="0"/>
        <w:autoSpaceDN w:val="0"/>
        <w:adjustRightInd w:val="0"/>
        <w:spacing w:after="0" w:line="240" w:lineRule="auto"/>
        <w:jc w:val="both"/>
        <w:rPr>
          <w:rFonts w:ascii="TcdlnxFbbjrcTimes-Roman" w:hAnsi="TcdlnxFbbjrcTimes-Roman" w:cs="TcdlnxFbbjrcTimes-Roman"/>
          <w:color w:val="000000"/>
          <w:sz w:val="24"/>
          <w:szCs w:val="24"/>
        </w:rPr>
      </w:pPr>
      <w:r>
        <w:rPr>
          <w:rFonts w:ascii="TcdlnxFbbjrcTimes-Roman" w:hAnsi="TcdlnxFbbjrcTimes-Roman" w:cs="TcdlnxFbbjrcTimes-Roman"/>
          <w:color w:val="000000"/>
          <w:sz w:val="24"/>
          <w:szCs w:val="24"/>
        </w:rPr>
        <w:t xml:space="preserve">Unternehmen stehen </w:t>
      </w:r>
      <w:r w:rsidR="000C0CAF">
        <w:rPr>
          <w:rFonts w:ascii="TcdlnxFbbjrcTimes-Roman" w:hAnsi="TcdlnxFbbjrcTimes-Roman" w:cs="TcdlnxFbbjrcTimes-Roman"/>
          <w:color w:val="000000"/>
          <w:sz w:val="24"/>
          <w:szCs w:val="24"/>
        </w:rPr>
        <w:t xml:space="preserve">vor </w:t>
      </w:r>
      <w:r w:rsidR="00331C6B" w:rsidRPr="000C0CAF">
        <w:rPr>
          <w:rFonts w:ascii="TcdlnxFbbjrcTimes-Roman" w:hAnsi="TcdlnxFbbjrcTimes-Roman" w:cs="TcdlnxFbbjrcTimes-Roman"/>
          <w:color w:val="000000"/>
          <w:sz w:val="24"/>
          <w:szCs w:val="24"/>
        </w:rPr>
        <w:t>der Herausforderung, die unterschiedlichen Asp</w:t>
      </w:r>
      <w:r w:rsidR="000C0CAF">
        <w:rPr>
          <w:rFonts w:ascii="TcdlnxFbbjrcTimes-Roman" w:hAnsi="TcdlnxFbbjrcTimes-Roman" w:cs="TcdlnxFbbjrcTimes-Roman"/>
          <w:color w:val="000000"/>
          <w:sz w:val="24"/>
          <w:szCs w:val="24"/>
        </w:rPr>
        <w:t xml:space="preserve">ekte und Konsequenzen durch die </w:t>
      </w:r>
      <w:r w:rsidR="00331C6B" w:rsidRPr="000C0CAF">
        <w:rPr>
          <w:rFonts w:ascii="TcdlnxFbbjrcTimes-Roman" w:hAnsi="TcdlnxFbbjrcTimes-Roman" w:cs="TcdlnxFbbjrcTimes-Roman"/>
          <w:color w:val="000000"/>
          <w:sz w:val="24"/>
          <w:szCs w:val="24"/>
        </w:rPr>
        <w:t>Eigenentwicklung oder den Fremdbezug zu bewer</w:t>
      </w:r>
      <w:r w:rsidR="000C0CAF">
        <w:rPr>
          <w:rFonts w:ascii="TcdlnxFbbjrcTimes-Roman" w:hAnsi="TcdlnxFbbjrcTimes-Roman" w:cs="TcdlnxFbbjrcTimes-Roman"/>
          <w:color w:val="000000"/>
          <w:sz w:val="24"/>
          <w:szCs w:val="24"/>
        </w:rPr>
        <w:t xml:space="preserve">ten. Ein wichtiges Argument ist </w:t>
      </w:r>
      <w:r w:rsidR="00331C6B"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>hierbei die Frage nach der Wirtschaftlichkeit sowie nach</w:t>
      </w:r>
      <w:r w:rsidR="000C0CAF"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 xml:space="preserve"> strategischen und qualitativen </w:t>
      </w:r>
      <w:r w:rsidR="00331C6B"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>Aspekten der jeweiligen Alternativen.</w:t>
      </w:r>
      <w:r w:rsidR="000C0CAF"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 xml:space="preserve"> </w:t>
      </w:r>
    </w:p>
    <w:p w:rsidR="00161E9C" w:rsidRDefault="00161E9C" w:rsidP="000C0CAF">
      <w:pPr>
        <w:autoSpaceDE w:val="0"/>
        <w:autoSpaceDN w:val="0"/>
        <w:adjustRightInd w:val="0"/>
        <w:spacing w:after="0" w:line="240" w:lineRule="auto"/>
        <w:jc w:val="both"/>
        <w:rPr>
          <w:rFonts w:ascii="TcdlnxFbbjrcTimes-Roman" w:hAnsi="TcdlnxFbbjrcTimes-Roman" w:cs="TcdlnxFbbjrcTimes-Roman"/>
          <w:color w:val="000000"/>
          <w:sz w:val="24"/>
          <w:szCs w:val="24"/>
        </w:rPr>
      </w:pPr>
    </w:p>
    <w:p w:rsidR="00331C6B" w:rsidRPr="000C0CAF" w:rsidRDefault="00331C6B" w:rsidP="000C0CAF">
      <w:pPr>
        <w:autoSpaceDE w:val="0"/>
        <w:autoSpaceDN w:val="0"/>
        <w:adjustRightInd w:val="0"/>
        <w:spacing w:after="0" w:line="240" w:lineRule="auto"/>
        <w:jc w:val="both"/>
        <w:rPr>
          <w:rFonts w:ascii="TcdlnxFbbjrcTimes-Roman" w:hAnsi="TcdlnxFbbjrcTimes-Roman" w:cs="TcdlnxFbbjrcTimes-Roman"/>
          <w:color w:val="000000"/>
          <w:sz w:val="24"/>
          <w:szCs w:val="24"/>
        </w:rPr>
      </w:pPr>
      <w:r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>Oftmals handelt es sich hierbei um den K</w:t>
      </w:r>
      <w:r w:rsidR="00F10D1F"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 xml:space="preserve">auf von Standardanwendungen zur </w:t>
      </w:r>
      <w:r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>Unterstützung der Buchhaltung oder der Lagerw</w:t>
      </w:r>
      <w:r w:rsidR="00F10D1F"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 xml:space="preserve">irtschaft. Der Einführung einer </w:t>
      </w:r>
      <w:r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 xml:space="preserve">neuen IT-Lösung wird insbesondere dann eine </w:t>
      </w:r>
      <w:r w:rsidR="00F10D1F"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 xml:space="preserve">hohe Bedeutung zugewiesen, wenn </w:t>
      </w:r>
      <w:r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>wichtige Kernprozesse des Unternehmens betrof</w:t>
      </w:r>
      <w:r w:rsidR="00F10D1F"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 xml:space="preserve">fen sind und es sich vorwiegend </w:t>
      </w:r>
      <w:r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>um unternehmensindividuelle Aufgaben- und Tätigk</w:t>
      </w:r>
      <w:r w:rsidR="00F10D1F"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 xml:space="preserve">eitsbereiche handelt. Beispiele </w:t>
      </w:r>
      <w:r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>für solche IT-Lösungen sind Informationssysteme für die Produktentwicklung</w:t>
      </w:r>
      <w:r w:rsidR="00161E9C">
        <w:rPr>
          <w:rFonts w:ascii="TcdlnxFbbjrcTimes-Roman" w:hAnsi="TcdlnxFbbjrcTimes-Roman" w:cs="TcdlnxFbbjrcTimes-Roman"/>
          <w:color w:val="000000"/>
          <w:sz w:val="24"/>
          <w:szCs w:val="24"/>
        </w:rPr>
        <w:t xml:space="preserve"> </w:t>
      </w:r>
      <w:r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>oder spezifische Kundeninformationssysteme.</w:t>
      </w:r>
    </w:p>
    <w:p w:rsidR="00331C6B" w:rsidRPr="000C0CAF" w:rsidRDefault="00331C6B" w:rsidP="000C0CAF">
      <w:pPr>
        <w:autoSpaceDE w:val="0"/>
        <w:autoSpaceDN w:val="0"/>
        <w:adjustRightInd w:val="0"/>
        <w:spacing w:after="0" w:line="240" w:lineRule="auto"/>
        <w:jc w:val="both"/>
        <w:rPr>
          <w:rFonts w:ascii="TcdlnxFbbjrcTimes-Roman" w:hAnsi="TcdlnxFbbjrcTimes-Roman" w:cs="TcdlnxFbbjrcTimes-Roman"/>
          <w:color w:val="000000"/>
          <w:sz w:val="24"/>
          <w:szCs w:val="24"/>
        </w:rPr>
      </w:pPr>
    </w:p>
    <w:p w:rsidR="00CC2F22" w:rsidRPr="00740B1E" w:rsidRDefault="00331C6B" w:rsidP="000C0CAF">
      <w:pPr>
        <w:autoSpaceDE w:val="0"/>
        <w:autoSpaceDN w:val="0"/>
        <w:adjustRightInd w:val="0"/>
        <w:spacing w:after="0" w:line="240" w:lineRule="auto"/>
        <w:jc w:val="both"/>
        <w:rPr>
          <w:rFonts w:ascii="TcdlnxFbbjrcTimes-Roman" w:hAnsi="TcdlnxFbbjrcTimes-Roman" w:cs="TcdlnxFbbjrcTimes-Roman"/>
          <w:color w:val="000000"/>
          <w:sz w:val="24"/>
          <w:szCs w:val="24"/>
        </w:rPr>
      </w:pPr>
      <w:r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>Die Eigenentwicklung sowie der Fr</w:t>
      </w:r>
      <w:r w:rsidR="00F10D1F"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 xml:space="preserve">emdbezug von IT-Lösungen weisen </w:t>
      </w:r>
      <w:r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>einige Vor- und Nachteile auf, die Unterne</w:t>
      </w:r>
      <w:r w:rsidR="00F10D1F"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>hmen dazu veranlassen, Make-or-</w:t>
      </w:r>
      <w:r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>Buy-Entscheidungen sorg</w:t>
      </w:r>
      <w:r w:rsidR="00CC2F22"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>fältig vorzubereiten.</w:t>
      </w:r>
    </w:p>
    <w:p w:rsidR="00CC2F22" w:rsidRPr="00740B1E" w:rsidRDefault="00CC2F22" w:rsidP="000C0CAF">
      <w:pPr>
        <w:autoSpaceDE w:val="0"/>
        <w:autoSpaceDN w:val="0"/>
        <w:adjustRightInd w:val="0"/>
        <w:spacing w:after="0" w:line="240" w:lineRule="auto"/>
        <w:jc w:val="both"/>
        <w:rPr>
          <w:rFonts w:ascii="TcdlnxFbbjrcTimes-Roman" w:hAnsi="TcdlnxFbbjrcTimes-Roman" w:cs="TcdlnxFbbjrcTimes-Roman"/>
          <w:color w:val="000000"/>
          <w:sz w:val="24"/>
          <w:szCs w:val="24"/>
        </w:rPr>
      </w:pPr>
    </w:p>
    <w:p w:rsidR="00CC2F22" w:rsidRPr="00740B1E" w:rsidRDefault="00CC2F22" w:rsidP="000C0CAF">
      <w:pPr>
        <w:autoSpaceDE w:val="0"/>
        <w:autoSpaceDN w:val="0"/>
        <w:adjustRightInd w:val="0"/>
        <w:spacing w:after="0" w:line="240" w:lineRule="auto"/>
        <w:jc w:val="both"/>
        <w:rPr>
          <w:rFonts w:ascii="TcdlnxFbbjrcTimes-Roman" w:hAnsi="TcdlnxFbbjrcTimes-Roman" w:cs="TcdlnxFbbjrcTimes-Roman"/>
          <w:color w:val="000000"/>
          <w:sz w:val="24"/>
          <w:szCs w:val="24"/>
        </w:rPr>
      </w:pPr>
      <w:r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>Vorteile</w:t>
      </w:r>
      <w:r w:rsidR="00161E9C">
        <w:rPr>
          <w:rFonts w:ascii="TcdlnxFbbjrcTimes-Roman" w:hAnsi="TcdlnxFbbjrcTimes-Roman" w:cs="TcdlnxFbbjrcTimes-Roman"/>
          <w:color w:val="000000"/>
          <w:sz w:val="24"/>
          <w:szCs w:val="24"/>
        </w:rPr>
        <w:t xml:space="preserve"> der Eigenentwicklung</w:t>
      </w:r>
      <w:r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>:</w:t>
      </w:r>
    </w:p>
    <w:p w:rsidR="00161E9C" w:rsidRDefault="00F10D1F" w:rsidP="000C0CAF">
      <w:pPr>
        <w:autoSpaceDE w:val="0"/>
        <w:autoSpaceDN w:val="0"/>
        <w:adjustRightInd w:val="0"/>
        <w:spacing w:after="0" w:line="240" w:lineRule="auto"/>
        <w:jc w:val="both"/>
        <w:rPr>
          <w:rFonts w:ascii="TcdlnxFbbjrcTimes-Roman" w:hAnsi="TcdlnxFbbjrcTimes-Roman" w:cs="TcdlnxFbbjrcTimes-Roman"/>
          <w:color w:val="000000"/>
          <w:sz w:val="24"/>
          <w:szCs w:val="24"/>
        </w:rPr>
      </w:pPr>
      <w:r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 xml:space="preserve">Die Bewahrung </w:t>
      </w:r>
      <w:r w:rsidR="00331C6B"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 xml:space="preserve">des eigenen IT-Know-how, </w:t>
      </w:r>
    </w:p>
    <w:p w:rsidR="00161E9C" w:rsidRDefault="00331C6B" w:rsidP="000C0CAF">
      <w:pPr>
        <w:autoSpaceDE w:val="0"/>
        <w:autoSpaceDN w:val="0"/>
        <w:adjustRightInd w:val="0"/>
        <w:spacing w:after="0" w:line="240" w:lineRule="auto"/>
        <w:jc w:val="both"/>
        <w:rPr>
          <w:rFonts w:ascii="TcdlnxFbbjrcTimes-Roman" w:hAnsi="TcdlnxFbbjrcTimes-Roman" w:cs="TcdlnxFbbjrcTimes-Roman"/>
          <w:color w:val="000000"/>
          <w:sz w:val="24"/>
          <w:szCs w:val="24"/>
        </w:rPr>
      </w:pPr>
      <w:r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>die Sicherste</w:t>
      </w:r>
      <w:r w:rsidR="00F10D1F"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 xml:space="preserve">llung des Datenschutzes und der </w:t>
      </w:r>
      <w:r w:rsidR="00161E9C">
        <w:rPr>
          <w:rFonts w:ascii="TcdlnxFbbjrcTimes-Roman" w:hAnsi="TcdlnxFbbjrcTimes-Roman" w:cs="TcdlnxFbbjrcTimes-Roman"/>
          <w:color w:val="000000"/>
          <w:sz w:val="24"/>
          <w:szCs w:val="24"/>
        </w:rPr>
        <w:t>Datensicherheit,</w:t>
      </w:r>
    </w:p>
    <w:p w:rsidR="00331C6B" w:rsidRPr="00740B1E" w:rsidRDefault="00331C6B" w:rsidP="000C0CAF">
      <w:pPr>
        <w:autoSpaceDE w:val="0"/>
        <w:autoSpaceDN w:val="0"/>
        <w:adjustRightInd w:val="0"/>
        <w:spacing w:after="0" w:line="240" w:lineRule="auto"/>
        <w:jc w:val="both"/>
        <w:rPr>
          <w:rFonts w:ascii="TcdlnxFbbjrcTimes-Roman" w:hAnsi="TcdlnxFbbjrcTimes-Roman" w:cs="TcdlnxFbbjrcTimes-Roman"/>
          <w:color w:val="000000"/>
          <w:sz w:val="24"/>
          <w:szCs w:val="24"/>
        </w:rPr>
      </w:pPr>
      <w:r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>fehlende Lizenzkosten</w:t>
      </w:r>
      <w:r w:rsidR="00161E9C">
        <w:rPr>
          <w:rFonts w:ascii="TcdlnxFbbjrcTimes-Roman" w:hAnsi="TcdlnxFbbjrcTimes-Roman" w:cs="TcdlnxFbbjrcTimes-Roman"/>
          <w:color w:val="000000"/>
          <w:sz w:val="24"/>
          <w:szCs w:val="24"/>
        </w:rPr>
        <w:t>.</w:t>
      </w:r>
      <w:r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 xml:space="preserve"> </w:t>
      </w:r>
    </w:p>
    <w:p w:rsidR="00935C7A" w:rsidRPr="00740B1E" w:rsidRDefault="00935C7A" w:rsidP="000C0CAF">
      <w:pPr>
        <w:autoSpaceDE w:val="0"/>
        <w:autoSpaceDN w:val="0"/>
        <w:adjustRightInd w:val="0"/>
        <w:spacing w:after="0" w:line="240" w:lineRule="auto"/>
        <w:jc w:val="both"/>
        <w:rPr>
          <w:rFonts w:ascii="TcdlnxFbbjrcTimes-Roman" w:hAnsi="TcdlnxFbbjrcTimes-Roman" w:cs="TcdlnxFbbjrcTimes-Roman"/>
          <w:color w:val="000000"/>
          <w:sz w:val="24"/>
          <w:szCs w:val="24"/>
        </w:rPr>
      </w:pPr>
    </w:p>
    <w:p w:rsidR="00161E9C" w:rsidRDefault="00161E9C" w:rsidP="00935C7A">
      <w:pPr>
        <w:autoSpaceDE w:val="0"/>
        <w:autoSpaceDN w:val="0"/>
        <w:adjustRightInd w:val="0"/>
        <w:spacing w:after="0" w:line="240" w:lineRule="auto"/>
        <w:rPr>
          <w:rFonts w:ascii="TcdlnxFbbjrcTimes-Roman" w:hAnsi="TcdlnxFbbjrcTimes-Roman" w:cs="TcdlnxFbbjrcTimes-Roman"/>
          <w:color w:val="000000"/>
          <w:sz w:val="24"/>
          <w:szCs w:val="24"/>
        </w:rPr>
      </w:pPr>
    </w:p>
    <w:p w:rsidR="00161E9C" w:rsidRDefault="00161E9C" w:rsidP="00935C7A">
      <w:pPr>
        <w:autoSpaceDE w:val="0"/>
        <w:autoSpaceDN w:val="0"/>
        <w:adjustRightInd w:val="0"/>
        <w:spacing w:after="0" w:line="240" w:lineRule="auto"/>
        <w:rPr>
          <w:rFonts w:ascii="TcdlnxFbbjrcTimes-Roman" w:hAnsi="TcdlnxFbbjrcTimes-Roman" w:cs="TcdlnxFbbjrcTimes-Roman"/>
          <w:color w:val="000000"/>
          <w:sz w:val="24"/>
          <w:szCs w:val="24"/>
        </w:rPr>
      </w:pPr>
      <w:r>
        <w:rPr>
          <w:rFonts w:ascii="TcdlnxFbbjrcTimes-Roman" w:hAnsi="TcdlnxFbbjrcTimes-Roman" w:cs="TcdlnxFbbjrcTimes-Roman"/>
          <w:color w:val="000000"/>
          <w:sz w:val="24"/>
          <w:szCs w:val="24"/>
        </w:rPr>
        <w:t>Nachteile der Eigenentwicklung:</w:t>
      </w:r>
    </w:p>
    <w:p w:rsidR="00161E9C" w:rsidRDefault="00161E9C" w:rsidP="00935C7A">
      <w:pPr>
        <w:autoSpaceDE w:val="0"/>
        <w:autoSpaceDN w:val="0"/>
        <w:adjustRightInd w:val="0"/>
        <w:spacing w:after="0" w:line="240" w:lineRule="auto"/>
        <w:rPr>
          <w:rFonts w:ascii="TcdlnxFbbjrcTimes-Roman" w:hAnsi="TcdlnxFbbjrcTimes-Roman" w:cs="TcdlnxFbbjrcTimes-Roman"/>
          <w:color w:val="000000"/>
          <w:sz w:val="24"/>
          <w:szCs w:val="24"/>
        </w:rPr>
      </w:pPr>
      <w:r>
        <w:rPr>
          <w:rFonts w:ascii="TcdlnxFbbjrcTimes-Roman" w:hAnsi="TcdlnxFbbjrcTimes-Roman" w:cs="TcdlnxFbbjrcTimes-Roman"/>
          <w:color w:val="000000"/>
          <w:sz w:val="24"/>
          <w:szCs w:val="24"/>
        </w:rPr>
        <w:t>Hohe Belastung der IT-Abteilung;</w:t>
      </w:r>
    </w:p>
    <w:p w:rsidR="00161E9C" w:rsidRDefault="00161E9C" w:rsidP="00935C7A">
      <w:pPr>
        <w:autoSpaceDE w:val="0"/>
        <w:autoSpaceDN w:val="0"/>
        <w:adjustRightInd w:val="0"/>
        <w:spacing w:after="0" w:line="240" w:lineRule="auto"/>
        <w:rPr>
          <w:rFonts w:ascii="TcdlnxFbbjrcTimes-Roman" w:hAnsi="TcdlnxFbbjrcTimes-Roman" w:cs="TcdlnxFbbjrcTimes-Roman"/>
          <w:color w:val="000000"/>
          <w:sz w:val="24"/>
          <w:szCs w:val="24"/>
        </w:rPr>
      </w:pPr>
      <w:r>
        <w:rPr>
          <w:rFonts w:ascii="TcdlnxFbbjrcTimes-Roman" w:hAnsi="TcdlnxFbbjrcTimes-Roman" w:cs="TcdlnxFbbjrcTimes-Roman"/>
          <w:color w:val="000000"/>
          <w:sz w:val="24"/>
          <w:szCs w:val="24"/>
        </w:rPr>
        <w:t xml:space="preserve">Lange Projektlaufzeiten, </w:t>
      </w:r>
    </w:p>
    <w:p w:rsidR="00161E9C" w:rsidRDefault="00161E9C" w:rsidP="00935C7A">
      <w:pPr>
        <w:autoSpaceDE w:val="0"/>
        <w:autoSpaceDN w:val="0"/>
        <w:adjustRightInd w:val="0"/>
        <w:spacing w:after="0" w:line="240" w:lineRule="auto"/>
        <w:rPr>
          <w:rFonts w:ascii="TcdlnxFbbjrcTimes-Roman" w:hAnsi="TcdlnxFbbjrcTimes-Roman" w:cs="TcdlnxFbbjrcTimes-Roman"/>
          <w:color w:val="000000"/>
          <w:sz w:val="24"/>
          <w:szCs w:val="24"/>
        </w:rPr>
      </w:pPr>
      <w:r>
        <w:rPr>
          <w:rFonts w:ascii="TcdlnxFbbjrcTimes-Roman" w:hAnsi="TcdlnxFbbjrcTimes-Roman" w:cs="TcdlnxFbbjrcTimes-Roman"/>
          <w:color w:val="000000"/>
          <w:sz w:val="24"/>
          <w:szCs w:val="24"/>
        </w:rPr>
        <w:t>zusätzliche Schulungskosten für die Mitarbeiter</w:t>
      </w:r>
    </w:p>
    <w:p w:rsidR="00161E9C" w:rsidRDefault="00161E9C" w:rsidP="00935C7A">
      <w:pPr>
        <w:autoSpaceDE w:val="0"/>
        <w:autoSpaceDN w:val="0"/>
        <w:adjustRightInd w:val="0"/>
        <w:spacing w:after="0" w:line="240" w:lineRule="auto"/>
        <w:rPr>
          <w:rFonts w:ascii="TcdlnxFbbjrcTimes-Roman" w:hAnsi="TcdlnxFbbjrcTimes-Roman" w:cs="TcdlnxFbbjrcTimes-Roman"/>
          <w:color w:val="000000"/>
          <w:sz w:val="24"/>
          <w:szCs w:val="24"/>
        </w:rPr>
      </w:pPr>
      <w:r>
        <w:rPr>
          <w:rFonts w:ascii="TcdlnxFbbjrcTimes-Roman" w:hAnsi="TcdlnxFbbjrcTimes-Roman" w:cs="TcdlnxFbbjrcTimes-Roman"/>
          <w:color w:val="000000"/>
          <w:sz w:val="24"/>
          <w:szCs w:val="24"/>
        </w:rPr>
        <w:t xml:space="preserve"> </w:t>
      </w:r>
    </w:p>
    <w:p w:rsidR="00532CDB" w:rsidRDefault="00935C7A" w:rsidP="00532CDB">
      <w:pPr>
        <w:autoSpaceDE w:val="0"/>
        <w:autoSpaceDN w:val="0"/>
        <w:adjustRightInd w:val="0"/>
        <w:spacing w:after="0" w:line="240" w:lineRule="auto"/>
        <w:jc w:val="both"/>
        <w:rPr>
          <w:rFonts w:ascii="TcdlnxFbbjrcTimes-Roman" w:hAnsi="TcdlnxFbbjrcTimes-Roman" w:cs="TcdlnxFbbjrcTimes-Roman"/>
          <w:color w:val="000000"/>
          <w:sz w:val="24"/>
          <w:szCs w:val="24"/>
        </w:rPr>
      </w:pPr>
      <w:r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>Die</w:t>
      </w:r>
      <w:r w:rsidR="00532CDB">
        <w:rPr>
          <w:rFonts w:ascii="TcdlnxFbbjrcTimes-Roman" w:hAnsi="TcdlnxFbbjrcTimes-Roman" w:cs="TcdlnxFbbjrcTimes-Roman"/>
          <w:color w:val="000000"/>
          <w:sz w:val="24"/>
          <w:szCs w:val="24"/>
        </w:rPr>
        <w:t xml:space="preserve"> </w:t>
      </w:r>
      <w:r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>bessere Steuerung von IT-Kosten, die Abwälzung der Risiken auf den externen Dienstleister und die Entlastung des eigenen Personals sp</w:t>
      </w:r>
      <w:r w:rsidR="00AC35AC"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 xml:space="preserve">rechen für den Einsatz externer </w:t>
      </w:r>
      <w:r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 xml:space="preserve">Softwareunternehmen. </w:t>
      </w:r>
    </w:p>
    <w:p w:rsidR="00532CDB" w:rsidRDefault="00532CDB" w:rsidP="00935C7A">
      <w:pPr>
        <w:autoSpaceDE w:val="0"/>
        <w:autoSpaceDN w:val="0"/>
        <w:adjustRightInd w:val="0"/>
        <w:spacing w:after="0" w:line="240" w:lineRule="auto"/>
        <w:rPr>
          <w:rFonts w:ascii="TcdlnxFbbjrcTimes-Roman" w:hAnsi="TcdlnxFbbjrcTimes-Roman" w:cs="TcdlnxFbbjrcTimes-Roman"/>
          <w:color w:val="000000"/>
          <w:sz w:val="24"/>
          <w:szCs w:val="24"/>
        </w:rPr>
      </w:pPr>
    </w:p>
    <w:p w:rsidR="00935C7A" w:rsidRPr="00935C7A" w:rsidRDefault="00935C7A" w:rsidP="00935C7A">
      <w:pPr>
        <w:autoSpaceDE w:val="0"/>
        <w:autoSpaceDN w:val="0"/>
        <w:adjustRightInd w:val="0"/>
        <w:spacing w:after="0" w:line="240" w:lineRule="auto"/>
        <w:rPr>
          <w:rFonts w:ascii="TcdlnxFbbjrcTimes-Roman" w:hAnsi="TcdlnxFbbjrcTimes-Roman" w:cs="TcdlnxFbbjrcTimes-Roman"/>
          <w:color w:val="000000"/>
          <w:sz w:val="24"/>
          <w:szCs w:val="24"/>
        </w:rPr>
      </w:pPr>
      <w:r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 xml:space="preserve">Die Abhängigkeit </w:t>
      </w:r>
      <w:r w:rsidR="00CC2F22"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 xml:space="preserve">von diesen Unternehmen, geringe </w:t>
      </w:r>
      <w:r w:rsidRPr="00740B1E">
        <w:rPr>
          <w:rFonts w:ascii="TcdlnxFbbjrcTimes-Roman" w:hAnsi="TcdlnxFbbjrcTimes-Roman" w:cs="TcdlnxFbbjrcTimes-Roman"/>
          <w:color w:val="000000"/>
          <w:sz w:val="24"/>
          <w:szCs w:val="24"/>
        </w:rPr>
        <w:t>Kontrollmöglichkeiten und die Gefahr des Missbrauchs von internen Unternehmensdaten bilden Nachteile beim Fremdbezug</w:t>
      </w:r>
      <w:r w:rsidRPr="00935C7A">
        <w:rPr>
          <w:rFonts w:ascii="TcdlnxFbbjrcTimes-Roman" w:hAnsi="TcdlnxFbbjrcTimes-Roman" w:cs="TcdlnxFbbjrcTimes-Roman"/>
          <w:color w:val="000000"/>
          <w:sz w:val="24"/>
          <w:szCs w:val="24"/>
        </w:rPr>
        <w:t xml:space="preserve"> von Software.</w:t>
      </w:r>
    </w:p>
    <w:p w:rsidR="00331C6B" w:rsidRPr="000C0CAF" w:rsidRDefault="00331C6B" w:rsidP="000C0CAF">
      <w:pPr>
        <w:autoSpaceDE w:val="0"/>
        <w:autoSpaceDN w:val="0"/>
        <w:adjustRightInd w:val="0"/>
        <w:spacing w:after="0" w:line="240" w:lineRule="auto"/>
        <w:jc w:val="both"/>
        <w:rPr>
          <w:rFonts w:ascii="TcdlnxFbbjrcTimes-Roman" w:hAnsi="TcdlnxFbbjrcTimes-Roman" w:cs="TcdlnxFbbjrcTimes-Roman"/>
          <w:color w:val="000000"/>
          <w:sz w:val="24"/>
          <w:szCs w:val="24"/>
        </w:rPr>
      </w:pPr>
    </w:p>
    <w:p w:rsidR="00936B47" w:rsidRDefault="00936B47" w:rsidP="000C0CAF">
      <w:pPr>
        <w:autoSpaceDE w:val="0"/>
        <w:autoSpaceDN w:val="0"/>
        <w:adjustRightInd w:val="0"/>
        <w:spacing w:after="0" w:line="240" w:lineRule="auto"/>
        <w:jc w:val="both"/>
        <w:rPr>
          <w:rFonts w:ascii="SmlssdCldjdqMyriadPro-Regular" w:hAnsi="SmlssdCldjdqMyriadPro-Regular" w:cs="SmlssdCldjdqMyriadPro-Regular"/>
          <w:color w:val="000000"/>
          <w:sz w:val="24"/>
          <w:szCs w:val="24"/>
        </w:rPr>
      </w:pPr>
    </w:p>
    <w:p w:rsidR="00935C7A" w:rsidRDefault="00935C7A" w:rsidP="000C0CAF">
      <w:pPr>
        <w:autoSpaceDE w:val="0"/>
        <w:autoSpaceDN w:val="0"/>
        <w:adjustRightInd w:val="0"/>
        <w:spacing w:after="0" w:line="240" w:lineRule="auto"/>
        <w:jc w:val="both"/>
        <w:rPr>
          <w:rFonts w:ascii="SmlssdCldjdqMyriadPro-Regular" w:hAnsi="SmlssdCldjdqMyriadPro-Regular" w:cs="SmlssdCldjdqMyriadPro-Regular"/>
          <w:color w:val="000000"/>
          <w:sz w:val="24"/>
          <w:szCs w:val="24"/>
        </w:rPr>
      </w:pPr>
      <w:r w:rsidRPr="00935C7A">
        <w:rPr>
          <w:rFonts w:ascii="SmlssdCldjdqMyriadPro-Regular" w:hAnsi="SmlssdCldjdqMyriadPro-Regular" w:cs="SmlssdCldjdqMyriadPro-Regular"/>
          <w:noProof/>
          <w:color w:val="000000"/>
          <w:sz w:val="24"/>
          <w:szCs w:val="24"/>
          <w:lang w:eastAsia="de-AT"/>
        </w:rPr>
        <w:lastRenderedPageBreak/>
        <w:drawing>
          <wp:inline distT="0" distB="0" distL="0" distR="0">
            <wp:extent cx="5760720" cy="259971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25997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5C7A" w:rsidRDefault="00935C7A" w:rsidP="000C0CAF">
      <w:pPr>
        <w:autoSpaceDE w:val="0"/>
        <w:autoSpaceDN w:val="0"/>
        <w:adjustRightInd w:val="0"/>
        <w:spacing w:after="0" w:line="240" w:lineRule="auto"/>
        <w:jc w:val="both"/>
        <w:rPr>
          <w:rFonts w:ascii="SmlssdCldjdqMyriadPro-Regular" w:hAnsi="SmlssdCldjdqMyriadPro-Regular" w:cs="SmlssdCldjdqMyriadPro-Regular"/>
          <w:color w:val="000000"/>
          <w:sz w:val="24"/>
          <w:szCs w:val="24"/>
        </w:rPr>
      </w:pPr>
    </w:p>
    <w:p w:rsidR="00935C7A" w:rsidRDefault="00935C7A" w:rsidP="000C0CAF">
      <w:pPr>
        <w:autoSpaceDE w:val="0"/>
        <w:autoSpaceDN w:val="0"/>
        <w:adjustRightInd w:val="0"/>
        <w:spacing w:after="0" w:line="240" w:lineRule="auto"/>
        <w:jc w:val="both"/>
        <w:rPr>
          <w:rFonts w:ascii="SmlssdCldjdqMyriadPro-Regular" w:hAnsi="SmlssdCldjdqMyriadPro-Regular" w:cs="SmlssdCldjdqMyriadPro-Regular"/>
          <w:color w:val="000000"/>
          <w:sz w:val="24"/>
          <w:szCs w:val="24"/>
        </w:rPr>
      </w:pPr>
    </w:p>
    <w:p w:rsidR="00935C7A" w:rsidRDefault="00935C7A" w:rsidP="000C0CAF">
      <w:pPr>
        <w:autoSpaceDE w:val="0"/>
        <w:autoSpaceDN w:val="0"/>
        <w:adjustRightInd w:val="0"/>
        <w:spacing w:after="0" w:line="240" w:lineRule="auto"/>
        <w:jc w:val="both"/>
        <w:rPr>
          <w:rFonts w:ascii="SmlssdCldjdqMyriadPro-Regular" w:hAnsi="SmlssdCldjdqMyriadPro-Regular" w:cs="SmlssdCldjdqMyriadPro-Regular"/>
          <w:color w:val="000000"/>
          <w:sz w:val="24"/>
          <w:szCs w:val="24"/>
        </w:rPr>
      </w:pPr>
    </w:p>
    <w:p w:rsidR="00935C7A" w:rsidRDefault="00935C7A" w:rsidP="000C0CAF">
      <w:pPr>
        <w:autoSpaceDE w:val="0"/>
        <w:autoSpaceDN w:val="0"/>
        <w:adjustRightInd w:val="0"/>
        <w:spacing w:after="0" w:line="240" w:lineRule="auto"/>
        <w:jc w:val="both"/>
        <w:rPr>
          <w:rFonts w:ascii="SmlssdCldjdqMyriadPro-Regular" w:hAnsi="SmlssdCldjdqMyriadPro-Regular" w:cs="SmlssdCldjdqMyriadPro-Regular"/>
          <w:color w:val="000000"/>
          <w:sz w:val="24"/>
          <w:szCs w:val="24"/>
        </w:rPr>
      </w:pPr>
    </w:p>
    <w:p w:rsidR="00936B47" w:rsidRPr="000C0CAF" w:rsidRDefault="00532CDB" w:rsidP="000C0CAF">
      <w:pPr>
        <w:autoSpaceDE w:val="0"/>
        <w:autoSpaceDN w:val="0"/>
        <w:adjustRightInd w:val="0"/>
        <w:spacing w:after="0" w:line="240" w:lineRule="auto"/>
        <w:jc w:val="both"/>
        <w:rPr>
          <w:b/>
          <w:sz w:val="24"/>
          <w:szCs w:val="24"/>
        </w:rPr>
      </w:pPr>
      <w:r>
        <w:rPr>
          <w:b/>
          <w:sz w:val="24"/>
          <w:szCs w:val="24"/>
        </w:rPr>
        <w:fldChar w:fldCharType="begin" w:fldLock="1"/>
      </w:r>
      <w:r>
        <w:rPr>
          <w:b/>
          <w:sz w:val="24"/>
          <w:szCs w:val="24"/>
        </w:rPr>
        <w:instrText>ADDIN CSL_CITATION {"citationItems":[{"id":"ITEM-1","itemData":{"ISBN":"9783662533611","author":[{"dropping-particle":"Der","family":"Wirtschaftsinformatik","given":"Grundzüge","non-dropping-particle":"","parse-names":false,"suffix":""}],"id":"ITEM-1","issued":{"date-parts":[["2017"]]},"title":"No Title","type":"book"},"uris":["http://www.mendeley.com/documents/?uuid=ec2b064a-5666-4d30-a747-c7425dab9d63"]}],"mendeley":{"formattedCitation":"(Wirtschaftsinformatik, 2017)","plainTextFormattedCitation":"(Wirtschaftsinformatik, 2017)","previouslyFormattedCitation":"(Wirtschaftsinformatik, 2017)"},"properties":{"noteIndex":0},"schema":"https://github.com/citation-style-language/schema/raw/master/csl-citation.json"}</w:instrText>
      </w:r>
      <w:r>
        <w:rPr>
          <w:b/>
          <w:sz w:val="24"/>
          <w:szCs w:val="24"/>
        </w:rPr>
        <w:fldChar w:fldCharType="separate"/>
      </w:r>
      <w:r w:rsidRPr="00532CDB">
        <w:rPr>
          <w:noProof/>
          <w:sz w:val="24"/>
          <w:szCs w:val="24"/>
        </w:rPr>
        <w:t>(Wirtschaftsinformatik, 2017)</w:t>
      </w:r>
      <w:r>
        <w:rPr>
          <w:b/>
          <w:sz w:val="24"/>
          <w:szCs w:val="24"/>
        </w:rPr>
        <w:fldChar w:fldCharType="end"/>
      </w:r>
    </w:p>
    <w:p w:rsidR="00936B47" w:rsidRPr="000C0CAF" w:rsidRDefault="00936B47" w:rsidP="000C0CAF">
      <w:pPr>
        <w:autoSpaceDE w:val="0"/>
        <w:autoSpaceDN w:val="0"/>
        <w:adjustRightInd w:val="0"/>
        <w:spacing w:after="0" w:line="240" w:lineRule="auto"/>
        <w:jc w:val="both"/>
        <w:rPr>
          <w:b/>
          <w:sz w:val="24"/>
          <w:szCs w:val="24"/>
        </w:rPr>
      </w:pPr>
    </w:p>
    <w:p w:rsidR="00936B47" w:rsidRPr="000C0CAF" w:rsidRDefault="00936B47" w:rsidP="000C0CAF">
      <w:pPr>
        <w:autoSpaceDE w:val="0"/>
        <w:autoSpaceDN w:val="0"/>
        <w:adjustRightInd w:val="0"/>
        <w:spacing w:after="0" w:line="240" w:lineRule="auto"/>
        <w:jc w:val="both"/>
        <w:rPr>
          <w:rFonts w:ascii="MyriadPro-Bold2" w:hAnsi="MyriadPro-Bold2" w:cs="MyriadPro-Bold2"/>
          <w:b/>
          <w:bCs/>
          <w:sz w:val="24"/>
          <w:szCs w:val="24"/>
        </w:rPr>
      </w:pPr>
      <w:r w:rsidRPr="000C0CAF">
        <w:rPr>
          <w:rFonts w:ascii="MyriadPro-Bold2" w:hAnsi="MyriadPro-Bold2" w:cs="MyriadPro-Bold2"/>
          <w:b/>
          <w:bCs/>
          <w:sz w:val="24"/>
          <w:szCs w:val="24"/>
        </w:rPr>
        <w:t>Einflussfaktoren zur Wahl von Standard- oder Individualsoftware</w:t>
      </w:r>
    </w:p>
    <w:p w:rsidR="00936B47" w:rsidRPr="000C0CAF" w:rsidRDefault="00936B47" w:rsidP="000C0CAF">
      <w:pPr>
        <w:autoSpaceDE w:val="0"/>
        <w:autoSpaceDN w:val="0"/>
        <w:adjustRightInd w:val="0"/>
        <w:spacing w:after="0" w:line="240" w:lineRule="auto"/>
        <w:jc w:val="both"/>
        <w:rPr>
          <w:rFonts w:ascii="MyriadPro-Bold2" w:hAnsi="MyriadPro-Bold2" w:cs="MyriadPro-Bold2"/>
          <w:b/>
          <w:bCs/>
          <w:sz w:val="24"/>
          <w:szCs w:val="24"/>
        </w:rPr>
      </w:pPr>
    </w:p>
    <w:p w:rsidR="00936B47" w:rsidRPr="000C0CAF" w:rsidRDefault="00936B47" w:rsidP="000C0CAF">
      <w:pPr>
        <w:autoSpaceDE w:val="0"/>
        <w:autoSpaceDN w:val="0"/>
        <w:adjustRightInd w:val="0"/>
        <w:spacing w:after="0" w:line="240" w:lineRule="auto"/>
        <w:jc w:val="both"/>
        <w:rPr>
          <w:rFonts w:ascii="MinionPro-Regular2" w:hAnsi="MinionPro-Regular2" w:cs="MinionPro-Regular2"/>
          <w:sz w:val="24"/>
          <w:szCs w:val="24"/>
        </w:rPr>
      </w:pPr>
      <w:r w:rsidRPr="000C0CAF">
        <w:rPr>
          <w:rFonts w:ascii="MinionPro-Regular2" w:hAnsi="MinionPro-Regular2" w:cs="MinionPro-Regular2"/>
          <w:sz w:val="24"/>
          <w:szCs w:val="24"/>
        </w:rPr>
        <w:t xml:space="preserve">Die Entscheidung, ob für eine fachliche Aufgabenstellung </w:t>
      </w:r>
      <w:r w:rsidRPr="000C0CAF">
        <w:rPr>
          <w:rFonts w:ascii="MinionPro-It2" w:hAnsi="MinionPro-It2" w:cs="MinionPro-It2"/>
          <w:i/>
          <w:iCs/>
          <w:sz w:val="24"/>
          <w:szCs w:val="24"/>
        </w:rPr>
        <w:t xml:space="preserve">Standardsoftware </w:t>
      </w:r>
      <w:r w:rsidRPr="000C0CAF">
        <w:rPr>
          <w:rFonts w:ascii="MinionPro-Regular2" w:hAnsi="MinionPro-Regular2" w:cs="MinionPro-Regular2"/>
          <w:sz w:val="24"/>
          <w:szCs w:val="24"/>
        </w:rPr>
        <w:t>eingesetzt werden</w:t>
      </w:r>
    </w:p>
    <w:p w:rsidR="00936B47" w:rsidRPr="00740B1E" w:rsidRDefault="00936B47" w:rsidP="000C0CAF">
      <w:pPr>
        <w:autoSpaceDE w:val="0"/>
        <w:autoSpaceDN w:val="0"/>
        <w:adjustRightInd w:val="0"/>
        <w:spacing w:after="0" w:line="240" w:lineRule="auto"/>
        <w:jc w:val="both"/>
        <w:rPr>
          <w:rFonts w:ascii="MinionPro-Regular2" w:hAnsi="MinionPro-Regular2" w:cs="MinionPro-Regular2"/>
          <w:sz w:val="24"/>
          <w:szCs w:val="24"/>
        </w:rPr>
      </w:pPr>
      <w:r w:rsidRPr="00740B1E">
        <w:rPr>
          <w:rFonts w:ascii="MinionPro-Regular2" w:hAnsi="MinionPro-Regular2" w:cs="MinionPro-Regular2"/>
          <w:sz w:val="24"/>
          <w:szCs w:val="24"/>
        </w:rPr>
        <w:t xml:space="preserve">kann oder ob man </w:t>
      </w:r>
      <w:r w:rsidRPr="00740B1E">
        <w:rPr>
          <w:rFonts w:ascii="MinionPro-It2" w:hAnsi="MinionPro-It2" w:cs="MinionPro-It2"/>
          <w:i/>
          <w:iCs/>
          <w:sz w:val="24"/>
          <w:szCs w:val="24"/>
        </w:rPr>
        <w:t xml:space="preserve">Individualsoftware </w:t>
      </w:r>
      <w:r w:rsidRPr="00740B1E">
        <w:rPr>
          <w:rFonts w:ascii="MinionPro-Regular2" w:hAnsi="MinionPro-Regular2" w:cs="MinionPro-Regular2"/>
          <w:sz w:val="24"/>
          <w:szCs w:val="24"/>
        </w:rPr>
        <w:t>implementieren möchte, lässt</w:t>
      </w:r>
      <w:r w:rsidR="00D9589D" w:rsidRPr="00740B1E">
        <w:rPr>
          <w:rFonts w:ascii="MinionPro-Regular2" w:hAnsi="MinionPro-Regular2" w:cs="MinionPro-Regular2"/>
          <w:sz w:val="24"/>
          <w:szCs w:val="24"/>
        </w:rPr>
        <w:t xml:space="preserve"> sich i. Allg. nach der Analyse </w:t>
      </w:r>
      <w:r w:rsidRPr="00740B1E">
        <w:rPr>
          <w:rFonts w:ascii="MinionPro-Regular2" w:hAnsi="MinionPro-Regular2" w:cs="MinionPro-Regular2"/>
          <w:sz w:val="24"/>
          <w:szCs w:val="24"/>
        </w:rPr>
        <w:t xml:space="preserve">des Anwendungsbereichs und der technischen IT-Umgebung treffen. In manchen </w:t>
      </w:r>
      <w:r w:rsidR="00D9589D" w:rsidRPr="00740B1E">
        <w:rPr>
          <w:rFonts w:ascii="MinionPro-Regular2" w:hAnsi="MinionPro-Regular2" w:cs="MinionPro-Regular2"/>
          <w:sz w:val="24"/>
          <w:szCs w:val="24"/>
        </w:rPr>
        <w:t xml:space="preserve">Unternehmen </w:t>
      </w:r>
      <w:r w:rsidRPr="00740B1E">
        <w:rPr>
          <w:rFonts w:ascii="MinionPro-Regular2" w:hAnsi="MinionPro-Regular2" w:cs="MinionPro-Regular2"/>
          <w:sz w:val="24"/>
          <w:szCs w:val="24"/>
        </w:rPr>
        <w:t>werden für bestimmte Aufgaben grundsätzlich nur Standardprodukte implementiert.</w:t>
      </w:r>
    </w:p>
    <w:p w:rsidR="00D9589D" w:rsidRPr="00740B1E" w:rsidRDefault="00D9589D" w:rsidP="000C0CAF">
      <w:pPr>
        <w:autoSpaceDE w:val="0"/>
        <w:autoSpaceDN w:val="0"/>
        <w:adjustRightInd w:val="0"/>
        <w:spacing w:after="0" w:line="240" w:lineRule="auto"/>
        <w:jc w:val="both"/>
        <w:rPr>
          <w:rFonts w:ascii="MinionPro-It2" w:hAnsi="MinionPro-It2" w:cs="MinionPro-It2"/>
          <w:i/>
          <w:iCs/>
          <w:sz w:val="24"/>
          <w:szCs w:val="24"/>
        </w:rPr>
      </w:pPr>
    </w:p>
    <w:p w:rsidR="00936B47" w:rsidRPr="00740B1E" w:rsidRDefault="00936B47" w:rsidP="000C0CAF">
      <w:pPr>
        <w:autoSpaceDE w:val="0"/>
        <w:autoSpaceDN w:val="0"/>
        <w:adjustRightInd w:val="0"/>
        <w:spacing w:after="0" w:line="240" w:lineRule="auto"/>
        <w:jc w:val="both"/>
        <w:rPr>
          <w:rFonts w:ascii="MinionPro-Regular2" w:hAnsi="MinionPro-Regular2" w:cs="MinionPro-Regular2"/>
          <w:sz w:val="24"/>
          <w:szCs w:val="24"/>
        </w:rPr>
      </w:pPr>
      <w:r w:rsidRPr="00740B1E">
        <w:rPr>
          <w:rFonts w:ascii="MinionPro-It2" w:hAnsi="MinionPro-It2" w:cs="MinionPro-It2"/>
          <w:i/>
          <w:iCs/>
          <w:sz w:val="24"/>
          <w:szCs w:val="24"/>
        </w:rPr>
        <w:t xml:space="preserve">Standardsoftware </w:t>
      </w:r>
      <w:r w:rsidRPr="00740B1E">
        <w:rPr>
          <w:rFonts w:ascii="MinionPro-Regular2" w:hAnsi="MinionPro-Regular2" w:cs="MinionPro-Regular2"/>
          <w:sz w:val="24"/>
          <w:szCs w:val="24"/>
        </w:rPr>
        <w:t>wird für die meisten Aufgabengebiete eingesetzt. Voraussetzung ist, dass</w:t>
      </w:r>
    </w:p>
    <w:p w:rsidR="00936B47" w:rsidRPr="00740B1E" w:rsidRDefault="00936B47" w:rsidP="000C0CAF">
      <w:pPr>
        <w:autoSpaceDE w:val="0"/>
        <w:autoSpaceDN w:val="0"/>
        <w:adjustRightInd w:val="0"/>
        <w:spacing w:after="0" w:line="240" w:lineRule="auto"/>
        <w:jc w:val="both"/>
        <w:rPr>
          <w:rFonts w:ascii="MinionPro-Regular2" w:hAnsi="MinionPro-Regular2" w:cs="MinionPro-Regular2"/>
          <w:sz w:val="24"/>
          <w:szCs w:val="24"/>
        </w:rPr>
      </w:pPr>
      <w:r w:rsidRPr="00740B1E">
        <w:rPr>
          <w:rFonts w:ascii="MinionPro-Regular2" w:hAnsi="MinionPro-Regular2" w:cs="MinionPro-Regular2"/>
          <w:sz w:val="24"/>
          <w:szCs w:val="24"/>
        </w:rPr>
        <w:t>die Leistungsmerkmale der Software im Wesentlichen den betrieblichen Anforderungen entsprechen.</w:t>
      </w:r>
    </w:p>
    <w:p w:rsidR="00936B47" w:rsidRPr="00740B1E" w:rsidRDefault="00936B47" w:rsidP="000C0CAF">
      <w:pPr>
        <w:autoSpaceDE w:val="0"/>
        <w:autoSpaceDN w:val="0"/>
        <w:adjustRightInd w:val="0"/>
        <w:spacing w:after="0" w:line="240" w:lineRule="auto"/>
        <w:jc w:val="both"/>
        <w:rPr>
          <w:rFonts w:ascii="MinionPro-Regular2" w:hAnsi="MinionPro-Regular2" w:cs="MinionPro-Regular2"/>
          <w:sz w:val="24"/>
          <w:szCs w:val="24"/>
        </w:rPr>
      </w:pPr>
      <w:r w:rsidRPr="00740B1E">
        <w:rPr>
          <w:rFonts w:ascii="MinionPro-Regular2" w:hAnsi="MinionPro-Regular2" w:cs="MinionPro-Regular2"/>
          <w:sz w:val="24"/>
          <w:szCs w:val="24"/>
        </w:rPr>
        <w:t>Das Unternehmen muss außerdem in der Lage sein, a</w:t>
      </w:r>
      <w:r w:rsidR="00D9589D" w:rsidRPr="00740B1E">
        <w:rPr>
          <w:rFonts w:ascii="MinionPro-Regular2" w:hAnsi="MinionPro-Regular2" w:cs="MinionPro-Regular2"/>
          <w:sz w:val="24"/>
          <w:szCs w:val="24"/>
        </w:rPr>
        <w:t xml:space="preserve">uf Teilfunktionen zu verzichten </w:t>
      </w:r>
      <w:r w:rsidRPr="00740B1E">
        <w:rPr>
          <w:rFonts w:ascii="MinionPro-Regular2" w:hAnsi="MinionPro-Regular2" w:cs="MinionPro-Regular2"/>
          <w:sz w:val="24"/>
          <w:szCs w:val="24"/>
        </w:rPr>
        <w:t>oder diese ergänzend selbst zu realisieren, wenn sie von dem g</w:t>
      </w:r>
      <w:r w:rsidR="00D9589D" w:rsidRPr="00740B1E">
        <w:rPr>
          <w:rFonts w:ascii="MinionPro-Regular2" w:hAnsi="MinionPro-Regular2" w:cs="MinionPro-Regular2"/>
          <w:sz w:val="24"/>
          <w:szCs w:val="24"/>
        </w:rPr>
        <w:t xml:space="preserve">ewählten System nicht angeboten </w:t>
      </w:r>
      <w:r w:rsidRPr="00740B1E">
        <w:rPr>
          <w:rFonts w:ascii="MinionPro-Regular2" w:hAnsi="MinionPro-Regular2" w:cs="MinionPro-Regular2"/>
          <w:sz w:val="24"/>
          <w:szCs w:val="24"/>
        </w:rPr>
        <w:t>werden.</w:t>
      </w:r>
    </w:p>
    <w:p w:rsidR="00936B47" w:rsidRPr="00740B1E" w:rsidRDefault="00936B47" w:rsidP="000C0CAF">
      <w:pPr>
        <w:autoSpaceDE w:val="0"/>
        <w:autoSpaceDN w:val="0"/>
        <w:adjustRightInd w:val="0"/>
        <w:spacing w:after="0" w:line="240" w:lineRule="auto"/>
        <w:jc w:val="both"/>
        <w:rPr>
          <w:rFonts w:ascii="MinionPro-Regular2" w:hAnsi="MinionPro-Regular2" w:cs="MinionPro-Regular2"/>
          <w:sz w:val="24"/>
          <w:szCs w:val="24"/>
        </w:rPr>
      </w:pPr>
    </w:p>
    <w:p w:rsidR="00936B47" w:rsidRPr="00740B1E" w:rsidRDefault="00936B47" w:rsidP="00D9589D">
      <w:pPr>
        <w:autoSpaceDE w:val="0"/>
        <w:autoSpaceDN w:val="0"/>
        <w:adjustRightInd w:val="0"/>
        <w:spacing w:after="0" w:line="240" w:lineRule="auto"/>
        <w:jc w:val="both"/>
        <w:rPr>
          <w:rFonts w:ascii="MinionPro-Regular2" w:hAnsi="MinionPro-Regular2" w:cs="MinionPro-Regular2"/>
          <w:sz w:val="24"/>
          <w:szCs w:val="24"/>
        </w:rPr>
      </w:pPr>
      <w:r w:rsidRPr="00740B1E">
        <w:rPr>
          <w:rFonts w:ascii="MinionPro-It2" w:hAnsi="MinionPro-It2" w:cs="MinionPro-It2"/>
          <w:i/>
          <w:iCs/>
          <w:sz w:val="24"/>
          <w:szCs w:val="24"/>
        </w:rPr>
        <w:t xml:space="preserve">Standardsoftware </w:t>
      </w:r>
      <w:r w:rsidRPr="00740B1E">
        <w:rPr>
          <w:rFonts w:ascii="MinionPro-Regular2" w:hAnsi="MinionPro-Regular2" w:cs="MinionPro-Regular2"/>
          <w:sz w:val="24"/>
          <w:szCs w:val="24"/>
        </w:rPr>
        <w:t>kann man zunächst nach dem verwendeten Lizenzmodell in</w:t>
      </w:r>
      <w:r w:rsidR="00D9589D" w:rsidRPr="00740B1E">
        <w:rPr>
          <w:rFonts w:ascii="MinionPro-Regular2" w:hAnsi="MinionPro-Regular2" w:cs="MinionPro-Regular2"/>
          <w:sz w:val="24"/>
          <w:szCs w:val="24"/>
        </w:rPr>
        <w:t xml:space="preserve"> traditionelle Standardsoftware </w:t>
      </w:r>
      <w:r w:rsidRPr="00740B1E">
        <w:rPr>
          <w:rFonts w:ascii="MinionPro-Regular2" w:hAnsi="MinionPro-Regular2" w:cs="MinionPro-Regular2"/>
          <w:sz w:val="24"/>
          <w:szCs w:val="24"/>
        </w:rPr>
        <w:t xml:space="preserve">und </w:t>
      </w:r>
      <w:r w:rsidRPr="00740B1E">
        <w:rPr>
          <w:rFonts w:ascii="MinionPro-It2" w:hAnsi="MinionPro-It2" w:cs="MinionPro-It2"/>
          <w:i/>
          <w:iCs/>
          <w:sz w:val="24"/>
          <w:szCs w:val="24"/>
        </w:rPr>
        <w:t xml:space="preserve">Open-Source-Software </w:t>
      </w:r>
      <w:r w:rsidRPr="00740B1E">
        <w:rPr>
          <w:rFonts w:ascii="MinionPro-Regular2" w:hAnsi="MinionPro-Regular2" w:cs="MinionPro-Regular2"/>
          <w:sz w:val="24"/>
          <w:szCs w:val="24"/>
        </w:rPr>
        <w:t xml:space="preserve">untergliedern. Darüber </w:t>
      </w:r>
      <w:r w:rsidR="00D9589D" w:rsidRPr="00740B1E">
        <w:rPr>
          <w:rFonts w:ascii="MinionPro-Regular2" w:hAnsi="MinionPro-Regular2" w:cs="MinionPro-Regular2"/>
          <w:sz w:val="24"/>
          <w:szCs w:val="24"/>
        </w:rPr>
        <w:t xml:space="preserve">hinaus ist zu unterscheiden, ob </w:t>
      </w:r>
      <w:r w:rsidRPr="00740B1E">
        <w:rPr>
          <w:rFonts w:ascii="MinionPro-Regular2" w:hAnsi="MinionPro-Regular2" w:cs="MinionPro-Regular2"/>
          <w:sz w:val="24"/>
          <w:szCs w:val="24"/>
        </w:rPr>
        <w:t>im eigenen Haus installierte Softwareprodukte zum Einsatz ko</w:t>
      </w:r>
      <w:r w:rsidR="00D9589D" w:rsidRPr="00740B1E">
        <w:rPr>
          <w:rFonts w:ascii="MinionPro-Regular2" w:hAnsi="MinionPro-Regular2" w:cs="MinionPro-Regular2"/>
          <w:sz w:val="24"/>
          <w:szCs w:val="24"/>
        </w:rPr>
        <w:t xml:space="preserve">mmen oder solche, die von einem </w:t>
      </w:r>
      <w:r w:rsidRPr="00740B1E">
        <w:rPr>
          <w:rFonts w:ascii="MinionPro-Regular2" w:hAnsi="MinionPro-Regular2" w:cs="MinionPro-Regular2"/>
          <w:sz w:val="24"/>
          <w:szCs w:val="24"/>
        </w:rPr>
        <w:t xml:space="preserve">Anbieter betrieben und über Netze zugreifbar sind. </w:t>
      </w:r>
    </w:p>
    <w:p w:rsidR="00D9589D" w:rsidRPr="00740B1E" w:rsidRDefault="00D9589D" w:rsidP="00D9589D">
      <w:pPr>
        <w:autoSpaceDE w:val="0"/>
        <w:autoSpaceDN w:val="0"/>
        <w:adjustRightInd w:val="0"/>
        <w:spacing w:after="0" w:line="240" w:lineRule="auto"/>
        <w:jc w:val="both"/>
        <w:rPr>
          <w:rFonts w:ascii="MinionPro-Regular2" w:hAnsi="MinionPro-Regular2" w:cs="MinionPro-Regular2"/>
          <w:sz w:val="24"/>
          <w:szCs w:val="24"/>
        </w:rPr>
      </w:pPr>
    </w:p>
    <w:p w:rsidR="00D9589D" w:rsidRPr="000C0CAF" w:rsidRDefault="00D9589D" w:rsidP="00D9589D">
      <w:pPr>
        <w:autoSpaceDE w:val="0"/>
        <w:autoSpaceDN w:val="0"/>
        <w:adjustRightInd w:val="0"/>
        <w:spacing w:after="0" w:line="240" w:lineRule="auto"/>
        <w:jc w:val="both"/>
        <w:rPr>
          <w:rFonts w:ascii="MinionPro-Regular2" w:hAnsi="MinionPro-Regular2" w:cs="MinionPro-Regular2"/>
          <w:sz w:val="24"/>
          <w:szCs w:val="24"/>
        </w:rPr>
      </w:pPr>
      <w:r w:rsidRPr="00740B1E">
        <w:rPr>
          <w:rFonts w:ascii="MinionPro-Regular2" w:hAnsi="MinionPro-Regular2" w:cs="MinionPro-Regular2"/>
          <w:sz w:val="24"/>
          <w:szCs w:val="24"/>
        </w:rPr>
        <w:t>Kosten bei verschiedenen Arten der Standardsoftware</w:t>
      </w:r>
      <w:r>
        <w:rPr>
          <w:rFonts w:ascii="MinionPro-Regular2" w:hAnsi="MinionPro-Regular2" w:cs="MinionPro-Regular2"/>
          <w:sz w:val="24"/>
          <w:szCs w:val="24"/>
        </w:rPr>
        <w:t xml:space="preserve"> </w:t>
      </w:r>
    </w:p>
    <w:p w:rsidR="00936B47" w:rsidRPr="000C0CAF" w:rsidRDefault="00936B47" w:rsidP="000C0CAF">
      <w:pPr>
        <w:autoSpaceDE w:val="0"/>
        <w:autoSpaceDN w:val="0"/>
        <w:adjustRightInd w:val="0"/>
        <w:spacing w:after="0" w:line="240" w:lineRule="auto"/>
        <w:jc w:val="both"/>
        <w:rPr>
          <w:rFonts w:ascii="MinionPro-Regular2" w:hAnsi="MinionPro-Regular2" w:cs="MinionPro-Regular2"/>
          <w:sz w:val="24"/>
          <w:szCs w:val="24"/>
        </w:rPr>
      </w:pPr>
    </w:p>
    <w:p w:rsidR="00936B47" w:rsidRPr="000C0CAF" w:rsidRDefault="00936B47" w:rsidP="000C0CAF">
      <w:pPr>
        <w:autoSpaceDE w:val="0"/>
        <w:autoSpaceDN w:val="0"/>
        <w:adjustRightInd w:val="0"/>
        <w:spacing w:after="0" w:line="240" w:lineRule="auto"/>
        <w:jc w:val="both"/>
        <w:rPr>
          <w:rFonts w:ascii="MinionPro-Regular2" w:hAnsi="MinionPro-Regular2" w:cs="MinionPro-Regular2"/>
          <w:sz w:val="24"/>
          <w:szCs w:val="24"/>
        </w:rPr>
      </w:pPr>
    </w:p>
    <w:p w:rsidR="00936B47" w:rsidRDefault="00936B47" w:rsidP="00936B47">
      <w:pPr>
        <w:autoSpaceDE w:val="0"/>
        <w:autoSpaceDN w:val="0"/>
        <w:adjustRightInd w:val="0"/>
        <w:spacing w:after="0" w:line="240" w:lineRule="auto"/>
        <w:rPr>
          <w:b/>
        </w:rPr>
      </w:pPr>
      <w:r w:rsidRPr="00936B47">
        <w:rPr>
          <w:b/>
          <w:noProof/>
          <w:lang w:eastAsia="de-AT"/>
        </w:rPr>
        <w:lastRenderedPageBreak/>
        <w:drawing>
          <wp:inline distT="0" distB="0" distL="0" distR="0">
            <wp:extent cx="5200650" cy="25146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0650" cy="2514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6B47" w:rsidRDefault="00936B47" w:rsidP="00936B47">
      <w:pPr>
        <w:autoSpaceDE w:val="0"/>
        <w:autoSpaceDN w:val="0"/>
        <w:adjustRightInd w:val="0"/>
        <w:spacing w:after="0" w:line="240" w:lineRule="auto"/>
        <w:rPr>
          <w:b/>
        </w:rPr>
      </w:pPr>
    </w:p>
    <w:p w:rsidR="00936B47" w:rsidRDefault="00936B47" w:rsidP="00936B47">
      <w:pPr>
        <w:autoSpaceDE w:val="0"/>
        <w:autoSpaceDN w:val="0"/>
        <w:adjustRightInd w:val="0"/>
        <w:spacing w:after="0" w:line="240" w:lineRule="auto"/>
        <w:rPr>
          <w:b/>
        </w:rPr>
      </w:pPr>
    </w:p>
    <w:p w:rsidR="00D9589D" w:rsidRPr="00740B1E" w:rsidRDefault="00936B47" w:rsidP="00D9589D">
      <w:pPr>
        <w:autoSpaceDE w:val="0"/>
        <w:autoSpaceDN w:val="0"/>
        <w:adjustRightInd w:val="0"/>
        <w:spacing w:after="0" w:line="240" w:lineRule="auto"/>
        <w:rPr>
          <w:rFonts w:ascii="MinionPro-Regular2" w:hAnsi="MinionPro-Regular2" w:cs="MinionPro-Regular2"/>
          <w:color w:val="000000"/>
          <w:sz w:val="24"/>
          <w:szCs w:val="24"/>
        </w:rPr>
      </w:pPr>
      <w:r w:rsidRPr="00740B1E">
        <w:rPr>
          <w:rFonts w:ascii="MinionPro-Regular2" w:hAnsi="MinionPro-Regular2" w:cs="MinionPro-Regular2"/>
          <w:color w:val="000000"/>
          <w:sz w:val="24"/>
          <w:szCs w:val="24"/>
        </w:rPr>
        <w:t xml:space="preserve">Unter </w:t>
      </w:r>
      <w:r w:rsidRPr="00740B1E">
        <w:rPr>
          <w:rFonts w:ascii="MinionPro-It2" w:hAnsi="MinionPro-It2" w:cs="MinionPro-It2"/>
          <w:i/>
          <w:iCs/>
          <w:color w:val="000000"/>
          <w:sz w:val="24"/>
          <w:szCs w:val="24"/>
        </w:rPr>
        <w:t xml:space="preserve">Individualsoftware </w:t>
      </w:r>
      <w:r w:rsidRPr="00740B1E">
        <w:rPr>
          <w:rFonts w:ascii="MinionPro-Regular2" w:hAnsi="MinionPro-Regular2" w:cs="MinionPro-Regular2"/>
          <w:color w:val="000000"/>
          <w:sz w:val="24"/>
          <w:szCs w:val="24"/>
        </w:rPr>
        <w:t>versteht man AS, die durch die eigene IT-A</w:t>
      </w:r>
      <w:r w:rsidR="00D9589D" w:rsidRPr="00740B1E">
        <w:rPr>
          <w:rFonts w:ascii="MinionPro-Regular2" w:hAnsi="MinionPro-Regular2" w:cs="MinionPro-Regular2"/>
          <w:color w:val="000000"/>
          <w:sz w:val="24"/>
          <w:szCs w:val="24"/>
        </w:rPr>
        <w:t xml:space="preserve">bteilung bzw. durch beauftragte </w:t>
      </w:r>
      <w:r w:rsidRPr="00740B1E">
        <w:rPr>
          <w:rFonts w:ascii="MinionPro-Regular2" w:hAnsi="MinionPro-Regular2" w:cs="MinionPro-Regular2"/>
          <w:color w:val="000000"/>
          <w:sz w:val="24"/>
          <w:szCs w:val="24"/>
        </w:rPr>
        <w:t>Programmierer für eine spezielle betriebliche Aufgabenste</w:t>
      </w:r>
      <w:r w:rsidR="00D9589D" w:rsidRPr="00740B1E">
        <w:rPr>
          <w:rFonts w:ascii="MinionPro-Regular2" w:hAnsi="MinionPro-Regular2" w:cs="MinionPro-Regular2"/>
          <w:color w:val="000000"/>
          <w:sz w:val="24"/>
          <w:szCs w:val="24"/>
        </w:rPr>
        <w:t xml:space="preserve">llung im Unternehmen entwickelt </w:t>
      </w:r>
      <w:r w:rsidRPr="00740B1E">
        <w:rPr>
          <w:rFonts w:ascii="MinionPro-Regular2" w:hAnsi="MinionPro-Regular2" w:cs="MinionPro-Regular2"/>
          <w:color w:val="000000"/>
          <w:sz w:val="24"/>
          <w:szCs w:val="24"/>
        </w:rPr>
        <w:t xml:space="preserve">werden. </w:t>
      </w:r>
    </w:p>
    <w:p w:rsidR="00936B47" w:rsidRPr="00740B1E" w:rsidRDefault="00936B47" w:rsidP="00936B47">
      <w:pPr>
        <w:autoSpaceDE w:val="0"/>
        <w:autoSpaceDN w:val="0"/>
        <w:adjustRightInd w:val="0"/>
        <w:spacing w:after="0" w:line="240" w:lineRule="auto"/>
        <w:rPr>
          <w:rFonts w:ascii="MinionPro-Regular2" w:hAnsi="MinionPro-Regular2" w:cs="MinionPro-Regular2"/>
          <w:color w:val="000000"/>
          <w:sz w:val="24"/>
          <w:szCs w:val="24"/>
        </w:rPr>
      </w:pPr>
    </w:p>
    <w:p w:rsidR="00D9589D" w:rsidRPr="00740B1E" w:rsidRDefault="00D9589D" w:rsidP="00936B47">
      <w:pPr>
        <w:autoSpaceDE w:val="0"/>
        <w:autoSpaceDN w:val="0"/>
        <w:adjustRightInd w:val="0"/>
        <w:spacing w:after="0" w:line="240" w:lineRule="auto"/>
        <w:rPr>
          <w:rFonts w:ascii="MinionPro-Regular2" w:hAnsi="MinionPro-Regular2" w:cs="MinionPro-Regular2"/>
          <w:color w:val="000000"/>
          <w:sz w:val="24"/>
          <w:szCs w:val="24"/>
        </w:rPr>
      </w:pPr>
    </w:p>
    <w:p w:rsidR="00936B47" w:rsidRPr="00532CDB" w:rsidRDefault="00D9589D" w:rsidP="00936B47">
      <w:pPr>
        <w:autoSpaceDE w:val="0"/>
        <w:autoSpaceDN w:val="0"/>
        <w:adjustRightInd w:val="0"/>
        <w:spacing w:after="0" w:line="240" w:lineRule="auto"/>
        <w:rPr>
          <w:rFonts w:ascii="MinionPro-Regular2" w:hAnsi="MinionPro-Regular2" w:cs="MinionPro-Regular2"/>
          <w:b/>
          <w:color w:val="000000"/>
          <w:sz w:val="24"/>
          <w:szCs w:val="24"/>
        </w:rPr>
      </w:pPr>
      <w:r w:rsidRPr="00532CDB">
        <w:rPr>
          <w:rFonts w:ascii="MinionPro-Regular2" w:hAnsi="MinionPro-Regular2" w:cs="MinionPro-Regular2"/>
          <w:b/>
          <w:color w:val="000000"/>
          <w:sz w:val="24"/>
          <w:szCs w:val="24"/>
        </w:rPr>
        <w:t xml:space="preserve">Bewertung von Individual- Standardsoftware </w:t>
      </w:r>
    </w:p>
    <w:p w:rsidR="00936B47" w:rsidRPr="00740B1E" w:rsidRDefault="00936B47" w:rsidP="00936B47">
      <w:pPr>
        <w:autoSpaceDE w:val="0"/>
        <w:autoSpaceDN w:val="0"/>
        <w:adjustRightInd w:val="0"/>
        <w:spacing w:after="0" w:line="240" w:lineRule="auto"/>
        <w:rPr>
          <w:rFonts w:ascii="MinionPro-Regular2" w:hAnsi="MinionPro-Regular2" w:cs="MinionPro-Regular2"/>
          <w:color w:val="000000"/>
          <w:sz w:val="19"/>
          <w:szCs w:val="19"/>
        </w:rPr>
      </w:pPr>
    </w:p>
    <w:p w:rsidR="00532CDB" w:rsidRDefault="00532CDB" w:rsidP="00936B47">
      <w:pPr>
        <w:autoSpaceDE w:val="0"/>
        <w:autoSpaceDN w:val="0"/>
        <w:adjustRightInd w:val="0"/>
        <w:spacing w:after="0" w:line="240" w:lineRule="auto"/>
        <w:rPr>
          <w:rFonts w:ascii="MinionPro-Regular2" w:hAnsi="MinionPro-Regular2" w:cs="MinionPro-Regular2"/>
          <w:color w:val="000000"/>
          <w:sz w:val="24"/>
          <w:szCs w:val="24"/>
        </w:rPr>
      </w:pPr>
    </w:p>
    <w:p w:rsidR="00936B47" w:rsidRPr="00740B1E" w:rsidRDefault="00936B47" w:rsidP="00936B47">
      <w:pPr>
        <w:autoSpaceDE w:val="0"/>
        <w:autoSpaceDN w:val="0"/>
        <w:adjustRightInd w:val="0"/>
        <w:spacing w:after="0" w:line="240" w:lineRule="auto"/>
        <w:rPr>
          <w:rFonts w:ascii="MinionPro-Regular2" w:hAnsi="MinionPro-Regular2" w:cs="MinionPro-Regular2"/>
          <w:color w:val="000000"/>
          <w:sz w:val="24"/>
          <w:szCs w:val="24"/>
        </w:rPr>
      </w:pPr>
      <w:r w:rsidRPr="00740B1E">
        <w:rPr>
          <w:rFonts w:ascii="MinionPro-Regular2" w:hAnsi="MinionPro-Regular2" w:cs="MinionPro-Regular2"/>
          <w:color w:val="000000"/>
          <w:sz w:val="24"/>
          <w:szCs w:val="24"/>
        </w:rPr>
        <w:t xml:space="preserve">Vorteilhaft bei der Standardsoftware ist, dass die </w:t>
      </w:r>
      <w:r w:rsidRPr="00740B1E">
        <w:rPr>
          <w:rFonts w:ascii="MinionPro-It2" w:hAnsi="MinionPro-It2" w:cs="MinionPro-It2"/>
          <w:i/>
          <w:iCs/>
          <w:color w:val="000000"/>
          <w:sz w:val="24"/>
          <w:szCs w:val="24"/>
        </w:rPr>
        <w:t xml:space="preserve">Kosten des Erwerbs </w:t>
      </w:r>
      <w:r w:rsidRPr="00740B1E">
        <w:rPr>
          <w:rFonts w:ascii="MinionPro-Regular2" w:hAnsi="MinionPro-Regular2" w:cs="MinionPro-Regular2"/>
          <w:color w:val="000000"/>
          <w:sz w:val="24"/>
          <w:szCs w:val="24"/>
        </w:rPr>
        <w:t>und der Anpassung</w:t>
      </w:r>
    </w:p>
    <w:p w:rsidR="00936B47" w:rsidRPr="00740B1E" w:rsidRDefault="00936B47" w:rsidP="00936B47">
      <w:pPr>
        <w:autoSpaceDE w:val="0"/>
        <w:autoSpaceDN w:val="0"/>
        <w:adjustRightInd w:val="0"/>
        <w:spacing w:after="0" w:line="240" w:lineRule="auto"/>
        <w:rPr>
          <w:rFonts w:ascii="MinionPro-Regular2" w:hAnsi="MinionPro-Regular2" w:cs="MinionPro-Regular2"/>
          <w:color w:val="000000"/>
          <w:sz w:val="24"/>
          <w:szCs w:val="24"/>
        </w:rPr>
      </w:pPr>
      <w:r w:rsidRPr="00740B1E">
        <w:rPr>
          <w:rFonts w:ascii="MinionPro-Regular2" w:hAnsi="MinionPro-Regular2" w:cs="MinionPro-Regular2"/>
          <w:color w:val="000000"/>
          <w:sz w:val="24"/>
          <w:szCs w:val="24"/>
        </w:rPr>
        <w:t>dieser Software meistens geringer sind als die Kosten für das Erstellen einer Individuallösung.</w:t>
      </w:r>
    </w:p>
    <w:p w:rsidR="00936B47" w:rsidRPr="00740B1E" w:rsidRDefault="00936B47" w:rsidP="00936B47">
      <w:pPr>
        <w:autoSpaceDE w:val="0"/>
        <w:autoSpaceDN w:val="0"/>
        <w:adjustRightInd w:val="0"/>
        <w:spacing w:after="0" w:line="240" w:lineRule="auto"/>
        <w:rPr>
          <w:rFonts w:ascii="MinionPro-It2" w:hAnsi="MinionPro-It2" w:cs="MinionPro-It2"/>
          <w:i/>
          <w:iCs/>
          <w:color w:val="000000"/>
          <w:sz w:val="24"/>
          <w:szCs w:val="24"/>
        </w:rPr>
      </w:pPr>
      <w:r w:rsidRPr="00740B1E">
        <w:rPr>
          <w:rFonts w:ascii="MinionPro-Regular2" w:hAnsi="MinionPro-Regular2" w:cs="MinionPro-Regular2"/>
          <w:color w:val="000000"/>
          <w:sz w:val="24"/>
          <w:szCs w:val="24"/>
        </w:rPr>
        <w:t xml:space="preserve">Hinzu kommt, dass die Standardpakete sofort verfügbar sind. Hierdurch ist die </w:t>
      </w:r>
      <w:r w:rsidR="00D9589D" w:rsidRPr="00740B1E">
        <w:rPr>
          <w:rFonts w:ascii="MinionPro-It2" w:hAnsi="MinionPro-It2" w:cs="MinionPro-It2"/>
          <w:i/>
          <w:iCs/>
          <w:color w:val="000000"/>
          <w:sz w:val="24"/>
          <w:szCs w:val="24"/>
        </w:rPr>
        <w:t xml:space="preserve">Einführungsdauer </w:t>
      </w:r>
      <w:r w:rsidRPr="00740B1E">
        <w:rPr>
          <w:rFonts w:ascii="MinionPro-Regular2" w:hAnsi="MinionPro-Regular2" w:cs="MinionPro-Regular2"/>
          <w:color w:val="000000"/>
          <w:sz w:val="24"/>
          <w:szCs w:val="24"/>
        </w:rPr>
        <w:t>i. d. R. viel kürzer als bei Individualsoftware, da man diese erst noch entwickeln muss.</w:t>
      </w:r>
    </w:p>
    <w:p w:rsidR="00D9589D" w:rsidRPr="00740B1E" w:rsidRDefault="00D9589D" w:rsidP="00936B47">
      <w:pPr>
        <w:autoSpaceDE w:val="0"/>
        <w:autoSpaceDN w:val="0"/>
        <w:adjustRightInd w:val="0"/>
        <w:spacing w:after="0" w:line="240" w:lineRule="auto"/>
        <w:rPr>
          <w:rFonts w:ascii="MinionPro-Regular2" w:hAnsi="MinionPro-Regular2" w:cs="MinionPro-Regular2"/>
          <w:color w:val="000000"/>
          <w:sz w:val="24"/>
          <w:szCs w:val="24"/>
        </w:rPr>
      </w:pPr>
    </w:p>
    <w:p w:rsidR="00936B47" w:rsidRPr="00740B1E" w:rsidRDefault="00936B47" w:rsidP="00936B47">
      <w:pPr>
        <w:autoSpaceDE w:val="0"/>
        <w:autoSpaceDN w:val="0"/>
        <w:adjustRightInd w:val="0"/>
        <w:spacing w:after="0" w:line="240" w:lineRule="auto"/>
        <w:rPr>
          <w:rFonts w:ascii="MinionPro-Regular2" w:hAnsi="MinionPro-Regular2" w:cs="MinionPro-Regular2"/>
          <w:color w:val="000000"/>
          <w:sz w:val="24"/>
          <w:szCs w:val="24"/>
        </w:rPr>
      </w:pPr>
      <w:r w:rsidRPr="00740B1E">
        <w:rPr>
          <w:rFonts w:ascii="MinionPro-Regular2" w:hAnsi="MinionPro-Regular2" w:cs="MinionPro-Regular2"/>
          <w:color w:val="000000"/>
          <w:sz w:val="24"/>
          <w:szCs w:val="24"/>
        </w:rPr>
        <w:t>Oftmals ist Standardsoftware auch ausgereifter als Individualsoftware, sodass hier weniger</w:t>
      </w:r>
    </w:p>
    <w:p w:rsidR="00936B47" w:rsidRPr="00D9589D" w:rsidRDefault="00936B47" w:rsidP="00936B47">
      <w:pPr>
        <w:autoSpaceDE w:val="0"/>
        <w:autoSpaceDN w:val="0"/>
        <w:adjustRightInd w:val="0"/>
        <w:spacing w:after="0" w:line="240" w:lineRule="auto"/>
        <w:rPr>
          <w:rFonts w:ascii="MinionPro-It2" w:hAnsi="MinionPro-It2" w:cs="MinionPro-It2"/>
          <w:i/>
          <w:iCs/>
          <w:color w:val="000000"/>
          <w:sz w:val="24"/>
          <w:szCs w:val="24"/>
        </w:rPr>
      </w:pPr>
      <w:r w:rsidRPr="00740B1E">
        <w:rPr>
          <w:rFonts w:ascii="MinionPro-Regular2" w:hAnsi="MinionPro-Regular2" w:cs="MinionPro-Regular2"/>
          <w:color w:val="000000"/>
          <w:sz w:val="24"/>
          <w:szCs w:val="24"/>
        </w:rPr>
        <w:t xml:space="preserve">Fehler auftreten. Auch kann mit der </w:t>
      </w:r>
      <w:r w:rsidR="00D9589D" w:rsidRPr="00740B1E">
        <w:rPr>
          <w:rFonts w:ascii="MinionPro-Regular2" w:hAnsi="MinionPro-Regular2" w:cs="MinionPro-Regular2"/>
          <w:color w:val="000000"/>
          <w:sz w:val="24"/>
          <w:szCs w:val="24"/>
        </w:rPr>
        <w:t>Standardsoft</w:t>
      </w:r>
      <w:r w:rsidR="00D9589D">
        <w:rPr>
          <w:rFonts w:ascii="MinionPro-Regular2" w:hAnsi="MinionPro-Regular2" w:cs="MinionPro-Regular2"/>
          <w:color w:val="000000"/>
          <w:sz w:val="24"/>
          <w:szCs w:val="24"/>
        </w:rPr>
        <w:t xml:space="preserve">ware möglicherweise </w:t>
      </w:r>
      <w:r w:rsidR="00D9589D">
        <w:rPr>
          <w:rFonts w:ascii="MinionPro-It2" w:hAnsi="MinionPro-It2" w:cs="MinionPro-It2"/>
          <w:i/>
          <w:iCs/>
          <w:color w:val="000000"/>
          <w:sz w:val="24"/>
          <w:szCs w:val="24"/>
        </w:rPr>
        <w:t xml:space="preserve">betriebswirtschaftliches </w:t>
      </w:r>
      <w:r w:rsidRPr="00D9589D">
        <w:rPr>
          <w:rFonts w:ascii="MinionPro-It2" w:hAnsi="MinionPro-It2" w:cs="MinionPro-It2"/>
          <w:i/>
          <w:iCs/>
          <w:color w:val="000000"/>
          <w:sz w:val="24"/>
          <w:szCs w:val="24"/>
        </w:rPr>
        <w:t>und organisatorisches Know-how</w:t>
      </w:r>
      <w:r w:rsidRPr="00D9589D">
        <w:rPr>
          <w:rFonts w:ascii="MinionPro-Regular2" w:hAnsi="MinionPro-Regular2" w:cs="MinionPro-Regular2"/>
          <w:color w:val="000000"/>
          <w:sz w:val="24"/>
          <w:szCs w:val="24"/>
        </w:rPr>
        <w:t>, das im Unternehmen nicht verfügbar ist, erworben werden.</w:t>
      </w:r>
    </w:p>
    <w:p w:rsidR="00D9589D" w:rsidRDefault="00D9589D" w:rsidP="00936B47">
      <w:pPr>
        <w:autoSpaceDE w:val="0"/>
        <w:autoSpaceDN w:val="0"/>
        <w:adjustRightInd w:val="0"/>
        <w:spacing w:after="0" w:line="240" w:lineRule="auto"/>
        <w:rPr>
          <w:rFonts w:ascii="MinionPro-Regular2" w:hAnsi="MinionPro-Regular2" w:cs="MinionPro-Regular2"/>
          <w:color w:val="000000"/>
          <w:sz w:val="24"/>
          <w:szCs w:val="24"/>
        </w:rPr>
      </w:pPr>
    </w:p>
    <w:p w:rsidR="00936B47" w:rsidRPr="00740B1E" w:rsidRDefault="00936B47" w:rsidP="00936B47">
      <w:pPr>
        <w:autoSpaceDE w:val="0"/>
        <w:autoSpaceDN w:val="0"/>
        <w:adjustRightInd w:val="0"/>
        <w:spacing w:after="0" w:line="240" w:lineRule="auto"/>
        <w:rPr>
          <w:rFonts w:ascii="MinionPro-Regular2" w:hAnsi="MinionPro-Regular2" w:cs="MinionPro-Regular2"/>
          <w:color w:val="000000"/>
          <w:sz w:val="24"/>
          <w:szCs w:val="24"/>
        </w:rPr>
      </w:pPr>
      <w:r w:rsidRPr="00740B1E">
        <w:rPr>
          <w:rFonts w:ascii="MinionPro-Regular2" w:hAnsi="MinionPro-Regular2" w:cs="MinionPro-Regular2"/>
          <w:color w:val="000000"/>
          <w:sz w:val="24"/>
          <w:szCs w:val="24"/>
        </w:rPr>
        <w:t>Oftmals ist auch zu beobachten, dass die Schulung, die</w:t>
      </w:r>
      <w:r w:rsidR="00D9589D" w:rsidRPr="00740B1E">
        <w:rPr>
          <w:rFonts w:ascii="MinionPro-Regular2" w:hAnsi="MinionPro-Regular2" w:cs="MinionPro-Regular2"/>
          <w:color w:val="000000"/>
          <w:sz w:val="24"/>
          <w:szCs w:val="24"/>
        </w:rPr>
        <w:t xml:space="preserve"> ein Softwarehersteller für die </w:t>
      </w:r>
      <w:r w:rsidRPr="00740B1E">
        <w:rPr>
          <w:rFonts w:ascii="MinionPro-Regular2" w:hAnsi="MinionPro-Regular2" w:cs="MinionPro-Regular2"/>
          <w:color w:val="000000"/>
          <w:sz w:val="24"/>
          <w:szCs w:val="24"/>
        </w:rPr>
        <w:t>Anwendung anbietet, professioneller ist als eine Anwenderschulung, die von Abteilungen im</w:t>
      </w:r>
    </w:p>
    <w:p w:rsidR="00936B47" w:rsidRPr="00740B1E" w:rsidRDefault="00936B47" w:rsidP="00936B47">
      <w:pPr>
        <w:autoSpaceDE w:val="0"/>
        <w:autoSpaceDN w:val="0"/>
        <w:adjustRightInd w:val="0"/>
        <w:spacing w:after="0" w:line="240" w:lineRule="auto"/>
        <w:rPr>
          <w:rFonts w:ascii="MinionPro-Regular2" w:hAnsi="MinionPro-Regular2" w:cs="MinionPro-Regular2"/>
          <w:color w:val="000000"/>
          <w:sz w:val="24"/>
          <w:szCs w:val="24"/>
        </w:rPr>
      </w:pPr>
      <w:r w:rsidRPr="00740B1E">
        <w:rPr>
          <w:rFonts w:ascii="MinionPro-Regular2" w:hAnsi="MinionPro-Regular2" w:cs="MinionPro-Regular2"/>
          <w:color w:val="000000"/>
          <w:sz w:val="24"/>
          <w:szCs w:val="24"/>
        </w:rPr>
        <w:t xml:space="preserve">eigenen Haus durchgeführt wird. Schließlich werden bei der </w:t>
      </w:r>
      <w:r w:rsidR="00D9589D" w:rsidRPr="00740B1E">
        <w:rPr>
          <w:rFonts w:ascii="MinionPro-Regular2" w:hAnsi="MinionPro-Regular2" w:cs="MinionPro-Regular2"/>
          <w:color w:val="000000"/>
          <w:sz w:val="24"/>
          <w:szCs w:val="24"/>
        </w:rPr>
        <w:t xml:space="preserve">Verwendung von Standardsoftware </w:t>
      </w:r>
      <w:r w:rsidRPr="00740B1E">
        <w:rPr>
          <w:rFonts w:ascii="MinionPro-Regular2" w:hAnsi="MinionPro-Regular2" w:cs="MinionPro-Regular2"/>
          <w:color w:val="000000"/>
          <w:sz w:val="24"/>
          <w:szCs w:val="24"/>
        </w:rPr>
        <w:t>die eigenen IT-Ressourcen geschont, um sie für andere wichtige Aufgaben einzusetzen</w:t>
      </w:r>
      <w:r w:rsidR="00F30B93" w:rsidRPr="00740B1E">
        <w:rPr>
          <w:rFonts w:ascii="MinionPro-Regular2" w:hAnsi="MinionPro-Regular2" w:cs="MinionPro-Regular2"/>
          <w:color w:val="000000"/>
          <w:sz w:val="24"/>
          <w:szCs w:val="24"/>
        </w:rPr>
        <w:t>.</w:t>
      </w:r>
    </w:p>
    <w:p w:rsidR="00D9589D" w:rsidRPr="00740B1E" w:rsidRDefault="00D9589D" w:rsidP="00936B47">
      <w:pPr>
        <w:autoSpaceDE w:val="0"/>
        <w:autoSpaceDN w:val="0"/>
        <w:adjustRightInd w:val="0"/>
        <w:spacing w:after="0" w:line="240" w:lineRule="auto"/>
        <w:rPr>
          <w:rFonts w:ascii="MinionPro-Regular2" w:hAnsi="MinionPro-Regular2" w:cs="MinionPro-Regular2"/>
          <w:color w:val="000000"/>
          <w:sz w:val="24"/>
          <w:szCs w:val="24"/>
        </w:rPr>
      </w:pPr>
    </w:p>
    <w:p w:rsidR="00936B47" w:rsidRPr="00740B1E" w:rsidRDefault="00936B47" w:rsidP="00936B47">
      <w:pPr>
        <w:autoSpaceDE w:val="0"/>
        <w:autoSpaceDN w:val="0"/>
        <w:adjustRightInd w:val="0"/>
        <w:spacing w:after="0" w:line="240" w:lineRule="auto"/>
        <w:rPr>
          <w:rFonts w:ascii="MinionPro-Regular2" w:hAnsi="MinionPro-Regular2" w:cs="MinionPro-Regular2"/>
          <w:color w:val="000000"/>
          <w:sz w:val="24"/>
          <w:szCs w:val="24"/>
        </w:rPr>
      </w:pPr>
      <w:r w:rsidRPr="00740B1E">
        <w:rPr>
          <w:rFonts w:ascii="MinionPro-Regular2" w:hAnsi="MinionPro-Regular2" w:cs="MinionPro-Regular2"/>
          <w:color w:val="000000"/>
          <w:sz w:val="24"/>
          <w:szCs w:val="24"/>
        </w:rPr>
        <w:t>Neben den genannten Vorteilen der Standardsoftware existieren auch einige Nachteile.</w:t>
      </w:r>
    </w:p>
    <w:p w:rsidR="00936B47" w:rsidRPr="00740B1E" w:rsidRDefault="00936B47" w:rsidP="00936B47">
      <w:pPr>
        <w:autoSpaceDE w:val="0"/>
        <w:autoSpaceDN w:val="0"/>
        <w:adjustRightInd w:val="0"/>
        <w:spacing w:after="0" w:line="240" w:lineRule="auto"/>
        <w:rPr>
          <w:rFonts w:ascii="MinionPro-Regular2" w:hAnsi="MinionPro-Regular2" w:cs="MinionPro-Regular2"/>
          <w:color w:val="000000"/>
          <w:sz w:val="24"/>
          <w:szCs w:val="24"/>
        </w:rPr>
      </w:pPr>
      <w:r w:rsidRPr="00740B1E">
        <w:rPr>
          <w:rFonts w:ascii="MinionPro-Regular2" w:hAnsi="MinionPro-Regular2" w:cs="MinionPro-Regular2"/>
          <w:color w:val="000000"/>
          <w:sz w:val="24"/>
          <w:szCs w:val="24"/>
        </w:rPr>
        <w:t>Oftmals bestehen Diskrepanzen zwischen den fun</w:t>
      </w:r>
      <w:r w:rsidR="00D9589D" w:rsidRPr="00740B1E">
        <w:rPr>
          <w:rFonts w:ascii="MinionPro-Regular2" w:hAnsi="MinionPro-Regular2" w:cs="MinionPro-Regular2"/>
          <w:color w:val="000000"/>
          <w:sz w:val="24"/>
          <w:szCs w:val="24"/>
        </w:rPr>
        <w:t xml:space="preserve">ktionalen und organisatorischen betrieblichen </w:t>
      </w:r>
      <w:r w:rsidRPr="00740B1E">
        <w:rPr>
          <w:rFonts w:ascii="MinionPro-Regular2" w:hAnsi="MinionPro-Regular2" w:cs="MinionPro-Regular2"/>
          <w:color w:val="000000"/>
          <w:sz w:val="24"/>
          <w:szCs w:val="24"/>
        </w:rPr>
        <w:t>Anforderungen und dem Programmaufbau. Es m</w:t>
      </w:r>
      <w:r w:rsidR="00D9589D" w:rsidRPr="00740B1E">
        <w:rPr>
          <w:rFonts w:ascii="MinionPro-Regular2" w:hAnsi="MinionPro-Regular2" w:cs="MinionPro-Regular2"/>
          <w:color w:val="000000"/>
          <w:sz w:val="24"/>
          <w:szCs w:val="24"/>
        </w:rPr>
        <w:t xml:space="preserve">ag deswegen notwendig sein, die </w:t>
      </w:r>
      <w:r w:rsidRPr="00740B1E">
        <w:rPr>
          <w:rFonts w:ascii="MinionPro-Regular2" w:hAnsi="MinionPro-Regular2" w:cs="MinionPro-Regular2"/>
          <w:color w:val="000000"/>
          <w:sz w:val="24"/>
          <w:szCs w:val="24"/>
        </w:rPr>
        <w:t>betriebliche Aufbau- und Ablauforganisation anzupassen. Alternativ hierzu</w:t>
      </w:r>
      <w:r w:rsidR="00D9589D" w:rsidRPr="00740B1E">
        <w:rPr>
          <w:rFonts w:ascii="MinionPro-Regular2" w:hAnsi="MinionPro-Regular2" w:cs="MinionPro-Regular2"/>
          <w:color w:val="000000"/>
          <w:sz w:val="24"/>
          <w:szCs w:val="24"/>
        </w:rPr>
        <w:t xml:space="preserve"> kann die Standardsoftware </w:t>
      </w:r>
      <w:r w:rsidRPr="00740B1E">
        <w:rPr>
          <w:rFonts w:ascii="MinionPro-Regular2" w:hAnsi="MinionPro-Regular2" w:cs="MinionPro-Regular2"/>
          <w:color w:val="000000"/>
          <w:sz w:val="24"/>
          <w:szCs w:val="24"/>
        </w:rPr>
        <w:t>an das Unternehmen adaptiert werden. Diese unternehmensindividuellen</w:t>
      </w:r>
    </w:p>
    <w:p w:rsidR="00936B47" w:rsidRPr="00740B1E" w:rsidRDefault="00936B47" w:rsidP="00936B47">
      <w:pPr>
        <w:autoSpaceDE w:val="0"/>
        <w:autoSpaceDN w:val="0"/>
        <w:adjustRightInd w:val="0"/>
        <w:spacing w:after="0" w:line="240" w:lineRule="auto"/>
        <w:rPr>
          <w:rFonts w:ascii="MinionPro-Regular2" w:hAnsi="MinionPro-Regular2" w:cs="MinionPro-Regular2"/>
          <w:color w:val="000000"/>
          <w:sz w:val="24"/>
          <w:szCs w:val="24"/>
        </w:rPr>
      </w:pPr>
      <w:r w:rsidRPr="00740B1E">
        <w:rPr>
          <w:rFonts w:ascii="MinionPro-Regular2" w:hAnsi="MinionPro-Regular2" w:cs="MinionPro-Regular2"/>
          <w:color w:val="000000"/>
          <w:sz w:val="24"/>
          <w:szCs w:val="24"/>
        </w:rPr>
        <w:t>Softwaremodifikationen können jedoch hohe Kosten verursachen, insbesondere wenn man</w:t>
      </w:r>
    </w:p>
    <w:p w:rsidR="00936B47" w:rsidRPr="00740B1E" w:rsidRDefault="00936B47" w:rsidP="00936B47">
      <w:pPr>
        <w:autoSpaceDE w:val="0"/>
        <w:autoSpaceDN w:val="0"/>
        <w:adjustRightInd w:val="0"/>
        <w:spacing w:after="0" w:line="240" w:lineRule="auto"/>
        <w:rPr>
          <w:rFonts w:ascii="MinionPro-Regular2" w:hAnsi="MinionPro-Regular2" w:cs="MinionPro-Regular2"/>
          <w:color w:val="000000"/>
          <w:sz w:val="24"/>
          <w:szCs w:val="24"/>
        </w:rPr>
      </w:pPr>
      <w:r w:rsidRPr="00740B1E">
        <w:rPr>
          <w:rFonts w:ascii="MinionPro-Regular2" w:hAnsi="MinionPro-Regular2" w:cs="MinionPro-Regular2"/>
          <w:color w:val="000000"/>
          <w:sz w:val="24"/>
          <w:szCs w:val="24"/>
        </w:rPr>
        <w:t xml:space="preserve">berücksichtigt, dass solche Änderungen auch jedes Mal beim </w:t>
      </w:r>
      <w:r w:rsidRPr="00740B1E">
        <w:rPr>
          <w:rFonts w:ascii="MinionPro-It2" w:hAnsi="MinionPro-It2" w:cs="MinionPro-It2"/>
          <w:i/>
          <w:iCs/>
          <w:color w:val="000000"/>
          <w:sz w:val="24"/>
          <w:szCs w:val="24"/>
        </w:rPr>
        <w:t xml:space="preserve">Versionswechsel </w:t>
      </w:r>
      <w:r w:rsidRPr="00740B1E">
        <w:rPr>
          <w:rFonts w:ascii="MinionPro-Regular2" w:hAnsi="MinionPro-Regular2" w:cs="MinionPro-Regular2"/>
          <w:color w:val="000000"/>
          <w:sz w:val="24"/>
          <w:szCs w:val="24"/>
        </w:rPr>
        <w:t>der Software</w:t>
      </w:r>
    </w:p>
    <w:p w:rsidR="00936B47" w:rsidRPr="00D9589D" w:rsidRDefault="00936B47" w:rsidP="00D9589D">
      <w:pPr>
        <w:autoSpaceDE w:val="0"/>
        <w:autoSpaceDN w:val="0"/>
        <w:adjustRightInd w:val="0"/>
        <w:spacing w:after="0" w:line="240" w:lineRule="auto"/>
        <w:rPr>
          <w:rFonts w:ascii="MinionPro-Regular2" w:hAnsi="MinionPro-Regular2" w:cs="MinionPro-Regular2"/>
          <w:color w:val="000000"/>
          <w:sz w:val="24"/>
          <w:szCs w:val="24"/>
        </w:rPr>
      </w:pPr>
      <w:r w:rsidRPr="00740B1E">
        <w:rPr>
          <w:rFonts w:ascii="MinionPro-Regular2" w:hAnsi="MinionPro-Regular2" w:cs="MinionPro-Regular2"/>
          <w:color w:val="000000"/>
          <w:sz w:val="24"/>
          <w:szCs w:val="24"/>
        </w:rPr>
        <w:t>neu zu übertragen sind.</w:t>
      </w:r>
      <w:r w:rsidRPr="00D9589D">
        <w:rPr>
          <w:rFonts w:ascii="MinionPro-Regular2" w:hAnsi="MinionPro-Regular2" w:cs="MinionPro-Regular2"/>
          <w:color w:val="000000"/>
          <w:sz w:val="24"/>
          <w:szCs w:val="24"/>
        </w:rPr>
        <w:t xml:space="preserve"> </w:t>
      </w:r>
    </w:p>
    <w:p w:rsidR="00D9589D" w:rsidRDefault="00D9589D" w:rsidP="00936B47">
      <w:pPr>
        <w:autoSpaceDE w:val="0"/>
        <w:autoSpaceDN w:val="0"/>
        <w:adjustRightInd w:val="0"/>
        <w:spacing w:after="0" w:line="240" w:lineRule="auto"/>
        <w:rPr>
          <w:rFonts w:ascii="MinionPro-Regular2" w:hAnsi="MinionPro-Regular2" w:cs="MinionPro-Regular2"/>
          <w:color w:val="000000"/>
          <w:sz w:val="24"/>
          <w:szCs w:val="24"/>
        </w:rPr>
      </w:pPr>
    </w:p>
    <w:p w:rsidR="00D9589D" w:rsidRDefault="00D9589D" w:rsidP="00936B47">
      <w:pPr>
        <w:autoSpaceDE w:val="0"/>
        <w:autoSpaceDN w:val="0"/>
        <w:adjustRightInd w:val="0"/>
        <w:spacing w:after="0" w:line="240" w:lineRule="auto"/>
        <w:rPr>
          <w:rFonts w:ascii="MinionPro-Regular2" w:hAnsi="MinionPro-Regular2" w:cs="MinionPro-Regular2"/>
          <w:color w:val="000000"/>
          <w:sz w:val="24"/>
          <w:szCs w:val="24"/>
        </w:rPr>
      </w:pPr>
    </w:p>
    <w:p w:rsidR="00936B47" w:rsidRPr="00740B1E" w:rsidRDefault="00936B47" w:rsidP="00936B47">
      <w:pPr>
        <w:autoSpaceDE w:val="0"/>
        <w:autoSpaceDN w:val="0"/>
        <w:adjustRightInd w:val="0"/>
        <w:spacing w:after="0" w:line="240" w:lineRule="auto"/>
        <w:rPr>
          <w:rFonts w:ascii="MinionPro-Regular2" w:hAnsi="MinionPro-Regular2" w:cs="MinionPro-Regular2"/>
          <w:color w:val="000000"/>
          <w:sz w:val="24"/>
          <w:szCs w:val="24"/>
        </w:rPr>
      </w:pPr>
      <w:r w:rsidRPr="00740B1E">
        <w:rPr>
          <w:rFonts w:ascii="MinionPro-Regular2" w:hAnsi="MinionPro-Regular2" w:cs="MinionPro-Regular2"/>
          <w:color w:val="000000"/>
          <w:sz w:val="24"/>
          <w:szCs w:val="24"/>
        </w:rPr>
        <w:lastRenderedPageBreak/>
        <w:t>Die Nutzung von Sta</w:t>
      </w:r>
      <w:r w:rsidR="00D9589D" w:rsidRPr="00740B1E">
        <w:rPr>
          <w:rFonts w:ascii="MinionPro-Regular2" w:hAnsi="MinionPro-Regular2" w:cs="MinionPro-Regular2"/>
          <w:color w:val="000000"/>
          <w:sz w:val="24"/>
          <w:szCs w:val="24"/>
        </w:rPr>
        <w:t xml:space="preserve">ndardsoftware führt zudem dazu, </w:t>
      </w:r>
      <w:r w:rsidRPr="00740B1E">
        <w:rPr>
          <w:rFonts w:ascii="MinionPro-Regular2" w:hAnsi="MinionPro-Regular2" w:cs="MinionPro-Regular2"/>
          <w:color w:val="000000"/>
          <w:sz w:val="24"/>
          <w:szCs w:val="24"/>
        </w:rPr>
        <w:t xml:space="preserve">dass nur wenig eigenes IT-Know-how im Unternehmen </w:t>
      </w:r>
      <w:r w:rsidR="00D9589D" w:rsidRPr="00740B1E">
        <w:rPr>
          <w:rFonts w:ascii="MinionPro-Regular2" w:hAnsi="MinionPro-Regular2" w:cs="MinionPro-Regular2"/>
          <w:color w:val="000000"/>
          <w:sz w:val="24"/>
          <w:szCs w:val="24"/>
        </w:rPr>
        <w:t xml:space="preserve">aufgebaut wird. Das Unternehmen </w:t>
      </w:r>
      <w:r w:rsidRPr="00740B1E">
        <w:rPr>
          <w:rFonts w:ascii="MinionPro-Regular2" w:hAnsi="MinionPro-Regular2" w:cs="MinionPro-Regular2"/>
          <w:color w:val="000000"/>
          <w:sz w:val="24"/>
          <w:szCs w:val="24"/>
        </w:rPr>
        <w:t>begibt sich evtl. in eine ungewollte Abhängigkeit vom Softw</w:t>
      </w:r>
      <w:r w:rsidR="00D9589D" w:rsidRPr="00740B1E">
        <w:rPr>
          <w:rFonts w:ascii="MinionPro-Regular2" w:hAnsi="MinionPro-Regular2" w:cs="MinionPro-Regular2"/>
          <w:color w:val="000000"/>
          <w:sz w:val="24"/>
          <w:szCs w:val="24"/>
        </w:rPr>
        <w:t xml:space="preserve">arelieferanten, evtl. auch, was </w:t>
      </w:r>
      <w:r w:rsidR="005F4EC7" w:rsidRPr="00740B1E">
        <w:rPr>
          <w:rFonts w:ascii="MinionPro-Regular2" w:hAnsi="MinionPro-Regular2" w:cs="MinionPro-Regular2"/>
          <w:color w:val="000000"/>
          <w:sz w:val="24"/>
          <w:szCs w:val="24"/>
        </w:rPr>
        <w:t xml:space="preserve">die zukünftige Höhe der </w:t>
      </w:r>
      <w:r w:rsidRPr="00740B1E">
        <w:rPr>
          <w:rFonts w:ascii="MinionPro-Regular2" w:hAnsi="MinionPro-Regular2" w:cs="MinionPro-Regular2"/>
          <w:color w:val="000000"/>
          <w:sz w:val="24"/>
          <w:szCs w:val="24"/>
        </w:rPr>
        <w:t>Wartungskosten angeht. Durch d</w:t>
      </w:r>
      <w:r w:rsidR="005F4EC7" w:rsidRPr="00740B1E">
        <w:rPr>
          <w:rFonts w:ascii="MinionPro-Regular2" w:hAnsi="MinionPro-Regular2" w:cs="MinionPro-Regular2"/>
          <w:color w:val="000000"/>
          <w:sz w:val="24"/>
          <w:szCs w:val="24"/>
        </w:rPr>
        <w:t xml:space="preserve">ie Nutzung von Standardsoftware </w:t>
      </w:r>
      <w:r w:rsidRPr="00740B1E">
        <w:rPr>
          <w:rFonts w:ascii="MinionPro-Regular2" w:hAnsi="MinionPro-Regular2" w:cs="MinionPro-Regular2"/>
          <w:color w:val="000000"/>
          <w:sz w:val="24"/>
          <w:szCs w:val="24"/>
        </w:rPr>
        <w:t>können dem Betrieb Differenzierungsmöglichkeiten gegenüber den Wettbewerbern verloren</w:t>
      </w:r>
    </w:p>
    <w:p w:rsidR="00936B47" w:rsidRPr="00740B1E" w:rsidRDefault="00936B47" w:rsidP="00936B47">
      <w:pPr>
        <w:autoSpaceDE w:val="0"/>
        <w:autoSpaceDN w:val="0"/>
        <w:adjustRightInd w:val="0"/>
        <w:spacing w:after="0" w:line="240" w:lineRule="auto"/>
        <w:rPr>
          <w:rFonts w:ascii="MinionPro-Regular2" w:hAnsi="MinionPro-Regular2" w:cs="MinionPro-Regular2"/>
          <w:color w:val="000000"/>
          <w:sz w:val="24"/>
          <w:szCs w:val="24"/>
        </w:rPr>
      </w:pPr>
      <w:r w:rsidRPr="00740B1E">
        <w:rPr>
          <w:rFonts w:ascii="MinionPro-Regular2" w:hAnsi="MinionPro-Regular2" w:cs="MinionPro-Regular2"/>
          <w:color w:val="000000"/>
          <w:sz w:val="24"/>
          <w:szCs w:val="24"/>
        </w:rPr>
        <w:t>gehen.</w:t>
      </w:r>
    </w:p>
    <w:p w:rsidR="00936B47" w:rsidRDefault="00936B47" w:rsidP="00936B47">
      <w:pPr>
        <w:autoSpaceDE w:val="0"/>
        <w:autoSpaceDN w:val="0"/>
        <w:adjustRightInd w:val="0"/>
        <w:spacing w:after="0" w:line="240" w:lineRule="auto"/>
        <w:rPr>
          <w:rFonts w:ascii="MyriadPro-Bold2" w:hAnsi="MyriadPro-Bold2" w:cs="MyriadPro-Bold2"/>
          <w:b/>
          <w:bCs/>
          <w:color w:val="FFFFFF"/>
          <w:sz w:val="30"/>
          <w:szCs w:val="30"/>
        </w:rPr>
      </w:pPr>
      <w:r w:rsidRPr="00740B1E">
        <w:rPr>
          <w:rFonts w:ascii="MyriadPro-Bold2" w:hAnsi="MyriadPro-Bold2" w:cs="MyriadPro-Bold2"/>
          <w:b/>
          <w:bCs/>
          <w:color w:val="FFFFFF"/>
          <w:sz w:val="30"/>
          <w:szCs w:val="30"/>
        </w:rPr>
        <w:t>5</w:t>
      </w:r>
    </w:p>
    <w:p w:rsidR="005F4EC7" w:rsidRPr="005F4EC7" w:rsidRDefault="005F4EC7" w:rsidP="00936B47">
      <w:pPr>
        <w:autoSpaceDE w:val="0"/>
        <w:autoSpaceDN w:val="0"/>
        <w:adjustRightInd w:val="0"/>
        <w:spacing w:after="0" w:line="240" w:lineRule="auto"/>
        <w:rPr>
          <w:rFonts w:ascii="MinionPro-Regular2" w:hAnsi="MinionPro-Regular2" w:cs="MinionPro-Regular2"/>
          <w:color w:val="000000"/>
          <w:sz w:val="24"/>
          <w:szCs w:val="24"/>
        </w:rPr>
      </w:pPr>
    </w:p>
    <w:p w:rsidR="00936B47" w:rsidRPr="005F4EC7" w:rsidRDefault="00936B47" w:rsidP="00936B47">
      <w:pPr>
        <w:autoSpaceDE w:val="0"/>
        <w:autoSpaceDN w:val="0"/>
        <w:adjustRightInd w:val="0"/>
        <w:spacing w:after="0" w:line="240" w:lineRule="auto"/>
        <w:rPr>
          <w:rFonts w:ascii="MinionPro-Regular2" w:hAnsi="MinionPro-Regular2" w:cs="MinionPro-Regular2"/>
          <w:color w:val="000000"/>
          <w:sz w:val="24"/>
          <w:szCs w:val="24"/>
        </w:rPr>
      </w:pPr>
    </w:p>
    <w:p w:rsidR="00936B47" w:rsidRPr="005F4EC7" w:rsidRDefault="00936B47" w:rsidP="00936B47">
      <w:pPr>
        <w:autoSpaceDE w:val="0"/>
        <w:autoSpaceDN w:val="0"/>
        <w:adjustRightInd w:val="0"/>
        <w:spacing w:after="0" w:line="240" w:lineRule="auto"/>
        <w:rPr>
          <w:rFonts w:ascii="MinionPro-Regular2" w:hAnsi="MinionPro-Regular2" w:cs="MinionPro-Regular2"/>
          <w:color w:val="000000"/>
          <w:sz w:val="24"/>
          <w:szCs w:val="24"/>
        </w:rPr>
      </w:pPr>
    </w:p>
    <w:p w:rsidR="00936B47" w:rsidRPr="00331C6B" w:rsidRDefault="00936B47" w:rsidP="00936B47">
      <w:pPr>
        <w:autoSpaceDE w:val="0"/>
        <w:autoSpaceDN w:val="0"/>
        <w:adjustRightInd w:val="0"/>
        <w:spacing w:after="0" w:line="240" w:lineRule="auto"/>
        <w:rPr>
          <w:b/>
        </w:rPr>
      </w:pPr>
    </w:p>
    <w:p w:rsidR="00AC35AC" w:rsidRDefault="00532CDB" w:rsidP="00AC35AC">
      <w:pPr>
        <w:rPr>
          <w:b/>
        </w:rPr>
      </w:pPr>
      <w:r>
        <w:rPr>
          <w:b/>
        </w:rPr>
        <w:fldChar w:fldCharType="begin" w:fldLock="1"/>
      </w:r>
      <w:r>
        <w:rPr>
          <w:b/>
        </w:rPr>
        <w:instrText>ADDIN CSL_CITATION {"citationItems":[{"id":"ITEM-1","itemData":{"DOI":"10.1007/978-3-658-18599-2","ISBN":"978-3-658-18599-2","abstract":"Ernst Piller gibt praktische Hinweise zum Beschaffungsvorgang von IT-sicherer Soft- und Hardware für die eigene Infrastruktur bzw. die Produktion. Dabei beschränkt sich ‚Hardware' nicht nur auf IKT-Produkte, sondern impliziert auch alle Geräte, Maschinen, Steuerungen, Fahrzeuge und Produktionskomponenten aus allen Branchen, die eine Software enthalten. Der Autor behandelt Themen wie IT-Sicherheitsanforderungen, Vertrauen in Hersteller, beschaffungsrelevante Informationssysteme für IT-Sicherheit und Gütezeichen. Abgerundet wird das essential mit der Vorstellung einer herstellerunabhängigen und kostenfreien Plattform zur Unterstützung des Beschaffungsprozesses für den Einkauf von Soft- und Hardware unter Berücksichtigung der IT-Sicherheit. Der Inhalt Risikoanalyse, Schutzbedarfsfeststellung und IT-Sicherheitsanforderungen Herkunft IT-sicherheitskritischer Komponenten, juristische Aspekte, IT-Sicherheitsgütezeichen Vorstellung einer unabhängigen Beschaffungsplattform Die Zielgruppen Personen in Unternehmen, Behörden, kritischen Infrastrukturen, Produktions- oder Handelsunternehmen, die Software oder Hardware-Produkte (mit integrierter Software) einkaufen Dozierende und Studierende der Informatik und Wirtschaftswissenschaften Der Autor Prof. Dr. Ernst Piller ist Informatiker, Dozent, IT-Sicherheitsberater und Wissenschaftler. Er leitet das Institut für IT-Sicherheitsforschung an der FH St. Pölten, Österreich, und ist dort zudem Professor für IT-Sicherheit","author":[{"dropping-particle":"","family":"Piller","given":"Ernst","non-dropping-particle":"","parse-names":false,"suffix":""}],"id":"ITEM-1","issued":{"date-parts":[["2017"]]},"title":"Beschaffung unter Berücksichtigung der IT-Sicherheit : Wichtigkeit, Herausforderungen und Maßnahmen","type":"book"},"uris":["http://www.mendeley.com/documents/?uuid=11f220f9-05d4-4a38-b568-f2fd34032874"]}],"mendeley":{"formattedCitation":"(Piller, 2017)","plainTextFormattedCitation":"(Piller, 2017)"},"properties":{"noteIndex":0},"schema":"https://github.com/citation-style-language/schema/raw/master/csl-citation.json"}</w:instrText>
      </w:r>
      <w:r>
        <w:rPr>
          <w:b/>
        </w:rPr>
        <w:fldChar w:fldCharType="separate"/>
      </w:r>
      <w:r w:rsidRPr="00532CDB">
        <w:rPr>
          <w:noProof/>
        </w:rPr>
        <w:t>(Piller, 2017)</w:t>
      </w:r>
      <w:r>
        <w:rPr>
          <w:b/>
        </w:rPr>
        <w:fldChar w:fldCharType="end"/>
      </w:r>
      <w:bookmarkStart w:id="0" w:name="_GoBack"/>
      <w:bookmarkEnd w:id="0"/>
    </w:p>
    <w:p w:rsidR="00AC35AC" w:rsidRDefault="00AC35AC" w:rsidP="00AC35AC">
      <w:pPr>
        <w:autoSpaceDE w:val="0"/>
        <w:autoSpaceDN w:val="0"/>
        <w:adjustRightInd w:val="0"/>
        <w:spacing w:after="0" w:line="240" w:lineRule="auto"/>
        <w:rPr>
          <w:b/>
        </w:rPr>
      </w:pPr>
    </w:p>
    <w:p w:rsidR="00AC35AC" w:rsidRPr="000C0CAF" w:rsidRDefault="00AC35AC" w:rsidP="00AC35AC">
      <w:pPr>
        <w:autoSpaceDE w:val="0"/>
        <w:autoSpaceDN w:val="0"/>
        <w:adjustRightInd w:val="0"/>
        <w:spacing w:after="0" w:line="240" w:lineRule="auto"/>
        <w:jc w:val="both"/>
        <w:rPr>
          <w:rFonts w:ascii="PvkbpcMmxdkfTimes-Roman" w:hAnsi="PvkbpcMmxdkfTimes-Roman" w:cs="PvkbpcMmxdkfTimes-Roman"/>
          <w:sz w:val="24"/>
          <w:szCs w:val="24"/>
        </w:rPr>
      </w:pPr>
      <w:r w:rsidRPr="000C0CAF">
        <w:rPr>
          <w:rFonts w:ascii="PvkbpcMmxdkfTimes-Roman" w:hAnsi="PvkbpcMmxdkfTimes-Roman" w:cs="PvkbpcMmxdkfTimes-Roman"/>
          <w:sz w:val="24"/>
          <w:szCs w:val="24"/>
        </w:rPr>
        <w:t>Standardsoftware gilt als Sachkauf, für Individualsoftware wird ein Werkvertrag</w:t>
      </w:r>
      <w:r>
        <w:rPr>
          <w:rFonts w:ascii="PvkbpcMmxdkfTimes-Roman" w:hAnsi="PvkbpcMmxdkfTimes-Roman" w:cs="PvkbpcMmxdkfTimes-Roman"/>
          <w:sz w:val="24"/>
          <w:szCs w:val="24"/>
        </w:rPr>
        <w:t xml:space="preserve"> </w:t>
      </w:r>
      <w:r w:rsidRPr="000C0CAF">
        <w:rPr>
          <w:rFonts w:ascii="PvkbpcMmxdkfTimes-Roman" w:hAnsi="PvkbpcMmxdkfTimes-Roman" w:cs="PvkbpcMmxdkfTimes-Roman"/>
          <w:sz w:val="24"/>
          <w:szCs w:val="24"/>
        </w:rPr>
        <w:t>bzw. Werklieferungsvertrag abgeschlossen.</w:t>
      </w:r>
    </w:p>
    <w:p w:rsidR="00AC35AC" w:rsidRPr="000C0CAF" w:rsidRDefault="00AC35AC" w:rsidP="00AC35AC">
      <w:pPr>
        <w:autoSpaceDE w:val="0"/>
        <w:autoSpaceDN w:val="0"/>
        <w:adjustRightInd w:val="0"/>
        <w:spacing w:after="0" w:line="240" w:lineRule="auto"/>
        <w:jc w:val="both"/>
        <w:rPr>
          <w:rFonts w:ascii="PvkbpcMmxdkfTimes-Roman" w:hAnsi="PvkbpcMmxdkfTimes-Roman" w:cs="PvkbpcMmxdkfTimes-Roman"/>
          <w:sz w:val="24"/>
          <w:szCs w:val="24"/>
        </w:rPr>
      </w:pPr>
    </w:p>
    <w:p w:rsidR="00AC35AC" w:rsidRDefault="00AC35AC" w:rsidP="00AC35AC">
      <w:pPr>
        <w:autoSpaceDE w:val="0"/>
        <w:autoSpaceDN w:val="0"/>
        <w:adjustRightInd w:val="0"/>
        <w:spacing w:after="0" w:line="240" w:lineRule="auto"/>
        <w:jc w:val="both"/>
        <w:rPr>
          <w:rFonts w:ascii="PvkbpcMmxdkfTimes-Roman" w:hAnsi="PvkbpcMmxdkfTimes-Roman" w:cs="PvkbpcMmxdkfTimes-Roman"/>
          <w:sz w:val="24"/>
          <w:szCs w:val="24"/>
        </w:rPr>
      </w:pPr>
      <w:r>
        <w:rPr>
          <w:rFonts w:ascii="PvkbpcMmxdkfTimes-Roman" w:hAnsi="PvkbpcMmxdkfTimes-Roman" w:cs="PvkbpcMmxdkfTimes-Roman"/>
          <w:sz w:val="24"/>
          <w:szCs w:val="24"/>
        </w:rPr>
        <w:t xml:space="preserve">Die zentralen </w:t>
      </w:r>
      <w:r w:rsidRPr="000C0CAF">
        <w:rPr>
          <w:rFonts w:ascii="PvkbpcMmxdkfTimes-Roman" w:hAnsi="PvkbpcMmxdkfTimes-Roman" w:cs="PvkbpcMmxdkfTimes-Roman"/>
          <w:sz w:val="24"/>
          <w:szCs w:val="24"/>
        </w:rPr>
        <w:t>Auswahlkriterien für Software sind meist</w:t>
      </w:r>
      <w:r>
        <w:rPr>
          <w:rFonts w:ascii="PvkbpcMmxdkfTimes-Roman" w:hAnsi="PvkbpcMmxdkfTimes-Roman" w:cs="PvkbpcMmxdkfTimes-Roman"/>
          <w:sz w:val="24"/>
          <w:szCs w:val="24"/>
        </w:rPr>
        <w:t>:</w:t>
      </w:r>
    </w:p>
    <w:p w:rsidR="00AC35AC" w:rsidRDefault="00AC35AC" w:rsidP="00AC35AC">
      <w:pPr>
        <w:autoSpaceDE w:val="0"/>
        <w:autoSpaceDN w:val="0"/>
        <w:adjustRightInd w:val="0"/>
        <w:spacing w:after="0" w:line="240" w:lineRule="auto"/>
        <w:jc w:val="both"/>
        <w:rPr>
          <w:rFonts w:ascii="PvkbpcMmxdkfTimes-Roman" w:hAnsi="PvkbpcMmxdkfTimes-Roman" w:cs="PvkbpcMmxdkfTimes-Roman"/>
          <w:sz w:val="24"/>
          <w:szCs w:val="24"/>
        </w:rPr>
      </w:pPr>
    </w:p>
    <w:p w:rsidR="00AC35AC" w:rsidRPr="000C0CAF" w:rsidRDefault="00AC35AC" w:rsidP="00AC35AC">
      <w:pPr>
        <w:autoSpaceDE w:val="0"/>
        <w:autoSpaceDN w:val="0"/>
        <w:adjustRightInd w:val="0"/>
        <w:spacing w:after="0" w:line="240" w:lineRule="auto"/>
        <w:jc w:val="both"/>
        <w:rPr>
          <w:rFonts w:ascii="PvkbpcMmxdkfTimes-Roman" w:hAnsi="PvkbpcMmxdkfTimes-Roman" w:cs="PvkbpcMmxdkfTimes-Roman"/>
          <w:sz w:val="24"/>
          <w:szCs w:val="24"/>
        </w:rPr>
      </w:pPr>
      <w:r w:rsidRPr="000C0CAF">
        <w:rPr>
          <w:rFonts w:ascii="PvkbpcMmxdkfTimes-Roman" w:hAnsi="PvkbpcMmxdkfTimes-Roman" w:cs="PvkbpcMmxdkfTimes-Roman"/>
          <w:sz w:val="24"/>
          <w:szCs w:val="24"/>
        </w:rPr>
        <w:t>die F</w:t>
      </w:r>
      <w:r>
        <w:rPr>
          <w:rFonts w:ascii="PvkbpcMmxdkfTimes-Roman" w:hAnsi="PvkbpcMmxdkfTimes-Roman" w:cs="PvkbpcMmxdkfTimes-Roman"/>
          <w:sz w:val="24"/>
          <w:szCs w:val="24"/>
        </w:rPr>
        <w:t xml:space="preserve">unktion, Kosten, Bedienbarkeit, </w:t>
      </w:r>
      <w:r w:rsidRPr="000C0CAF">
        <w:rPr>
          <w:rFonts w:ascii="PvkbpcMmxdkfTimes-Roman" w:hAnsi="PvkbpcMmxdkfTimes-Roman" w:cs="PvkbpcMmxdkfTimes-Roman"/>
          <w:sz w:val="24"/>
          <w:szCs w:val="24"/>
        </w:rPr>
        <w:t>Schnittstellen von und zu anderer Software, IT-Be</w:t>
      </w:r>
      <w:r>
        <w:rPr>
          <w:rFonts w:ascii="PvkbpcMmxdkfTimes-Roman" w:hAnsi="PvkbpcMmxdkfTimes-Roman" w:cs="PvkbpcMmxdkfTimes-Roman"/>
          <w:sz w:val="24"/>
          <w:szCs w:val="24"/>
        </w:rPr>
        <w:t xml:space="preserve">lastung, Integrationsfähigkeit, </w:t>
      </w:r>
      <w:r w:rsidRPr="000C0CAF">
        <w:rPr>
          <w:rFonts w:ascii="PvkbpcMmxdkfTimes-Roman" w:hAnsi="PvkbpcMmxdkfTimes-Roman" w:cs="PvkbpcMmxdkfTimes-Roman"/>
          <w:sz w:val="24"/>
          <w:szCs w:val="24"/>
        </w:rPr>
        <w:t>Dokumentation, SW-Hersteller, Verbreitungsgrad, Softw</w:t>
      </w:r>
      <w:r>
        <w:rPr>
          <w:rFonts w:ascii="PvkbpcMmxdkfTimes-Roman" w:hAnsi="PvkbpcMmxdkfTimes-Roman" w:cs="PvkbpcMmxdkfTimes-Roman"/>
          <w:sz w:val="24"/>
          <w:szCs w:val="24"/>
        </w:rPr>
        <w:t xml:space="preserve">areupdate, Support, Einfachheit </w:t>
      </w:r>
      <w:r w:rsidRPr="000C0CAF">
        <w:rPr>
          <w:rFonts w:ascii="PvkbpcMmxdkfTimes-Roman" w:hAnsi="PvkbpcMmxdkfTimes-Roman" w:cs="PvkbpcMmxdkfTimes-Roman"/>
          <w:sz w:val="24"/>
          <w:szCs w:val="24"/>
        </w:rPr>
        <w:t>der Installation und Konfiguration, individuelle An</w:t>
      </w:r>
      <w:r>
        <w:rPr>
          <w:rFonts w:ascii="PvkbpcMmxdkfTimes-Roman" w:hAnsi="PvkbpcMmxdkfTimes-Roman" w:cs="PvkbpcMmxdkfTimes-Roman"/>
          <w:sz w:val="24"/>
          <w:szCs w:val="24"/>
        </w:rPr>
        <w:t xml:space="preserve">passbarkeit, Mandantenfähigkeit </w:t>
      </w:r>
      <w:r w:rsidR="00532CDB">
        <w:rPr>
          <w:rFonts w:ascii="PvkbpcMmxdkfTimes-Roman" w:hAnsi="PvkbpcMmxdkfTimes-Roman" w:cs="PvkbpcMmxdkfTimes-Roman"/>
          <w:sz w:val="24"/>
          <w:szCs w:val="24"/>
        </w:rPr>
        <w:t>und IT-Sicherheit.</w:t>
      </w:r>
    </w:p>
    <w:p w:rsidR="00331C6B" w:rsidRDefault="00331C6B"/>
    <w:p w:rsidR="007B56F3" w:rsidRDefault="007B56F3"/>
    <w:p w:rsidR="007B56F3" w:rsidRDefault="007B56F3"/>
    <w:p w:rsidR="007B56F3" w:rsidRDefault="007B56F3"/>
    <w:sectPr w:rsidR="007B56F3">
      <w:pgSz w:w="11906" w:h="16838"/>
      <w:pgMar w:top="1417" w:right="1417" w:bottom="1134" w:left="1417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224A7" w:rsidRDefault="001224A7" w:rsidP="007B56F3">
      <w:pPr>
        <w:spacing w:after="0" w:line="240" w:lineRule="auto"/>
      </w:pPr>
      <w:r>
        <w:separator/>
      </w:r>
    </w:p>
  </w:endnote>
  <w:endnote w:type="continuationSeparator" w:id="0">
    <w:p w:rsidR="001224A7" w:rsidRDefault="001224A7" w:rsidP="007B56F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vkbpcMmxdkfTimes-Roman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cdlnxFbbjrcTimes-Roman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mlssdCldjdqMyriadPro-Regular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MyriadPro-Bold2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MinionPro-Regular2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inionPro-It2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224A7" w:rsidRDefault="001224A7" w:rsidP="007B56F3">
      <w:pPr>
        <w:spacing w:after="0" w:line="240" w:lineRule="auto"/>
      </w:pPr>
      <w:r>
        <w:separator/>
      </w:r>
    </w:p>
  </w:footnote>
  <w:footnote w:type="continuationSeparator" w:id="0">
    <w:p w:rsidR="001224A7" w:rsidRDefault="001224A7" w:rsidP="007B56F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31C6B"/>
    <w:rsid w:val="000C0CAF"/>
    <w:rsid w:val="001224A7"/>
    <w:rsid w:val="00161E9C"/>
    <w:rsid w:val="002B76E7"/>
    <w:rsid w:val="002D7CB0"/>
    <w:rsid w:val="00331C6B"/>
    <w:rsid w:val="00532CDB"/>
    <w:rsid w:val="00563C0D"/>
    <w:rsid w:val="005F4EC7"/>
    <w:rsid w:val="00740B1E"/>
    <w:rsid w:val="007B56F3"/>
    <w:rsid w:val="00935C7A"/>
    <w:rsid w:val="00936B47"/>
    <w:rsid w:val="009A6268"/>
    <w:rsid w:val="00AC35AC"/>
    <w:rsid w:val="00CC2F22"/>
    <w:rsid w:val="00D9589D"/>
    <w:rsid w:val="00F10D1F"/>
    <w:rsid w:val="00F30B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chartTrackingRefBased/>
  <w15:docId w15:val="{B72ACE21-68EB-48AC-8F62-F2FF976C28D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A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B56F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B56F3"/>
  </w:style>
  <w:style w:type="paragraph" w:styleId="Footer">
    <w:name w:val="footer"/>
    <w:basedOn w:val="Normal"/>
    <w:link w:val="FooterChar"/>
    <w:uiPriority w:val="99"/>
    <w:unhideWhenUsed/>
    <w:rsid w:val="007B56F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B56F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7065157-B630-496E-95B9-C74CB551913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674</Words>
  <Characters>10549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19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ja Dusanic</dc:creator>
  <cp:keywords/>
  <dc:description/>
  <cp:lastModifiedBy>Maja Dusanic</cp:lastModifiedBy>
  <cp:revision>4</cp:revision>
  <dcterms:created xsi:type="dcterms:W3CDTF">2018-10-22T12:36:00Z</dcterms:created>
  <dcterms:modified xsi:type="dcterms:W3CDTF">2018-10-23T12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812d809-41bc-345d-b70a-0a61133f34b6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